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6B811D" w14:textId="77777777" w:rsidR="00CB78F8" w:rsidRPr="00ED49F8" w:rsidRDefault="00CB78F8" w:rsidP="00ED49F8">
      <w:pPr>
        <w:pStyle w:val="Title"/>
        <w:rPr>
          <w:sz w:val="48"/>
          <w:szCs w:val="48"/>
        </w:rPr>
      </w:pPr>
      <w:r w:rsidRPr="00ED49F8">
        <w:rPr>
          <w:sz w:val="48"/>
          <w:szCs w:val="48"/>
        </w:rPr>
        <w:t xml:space="preserve">Overview of the </w:t>
      </w:r>
      <w:r w:rsidR="00867EBC">
        <w:rPr>
          <w:sz w:val="48"/>
          <w:szCs w:val="48"/>
        </w:rPr>
        <w:t>Framework for 0-D</w:t>
      </w:r>
      <w:r w:rsidR="000661D8">
        <w:rPr>
          <w:sz w:val="48"/>
          <w:szCs w:val="48"/>
        </w:rPr>
        <w:t xml:space="preserve"> Atmospheric</w:t>
      </w:r>
      <w:r w:rsidR="00867EBC">
        <w:rPr>
          <w:sz w:val="48"/>
          <w:szCs w:val="48"/>
        </w:rPr>
        <w:t xml:space="preserve"> Modeling (F</w:t>
      </w:r>
      <w:r w:rsidR="000661D8">
        <w:rPr>
          <w:sz w:val="48"/>
          <w:szCs w:val="48"/>
        </w:rPr>
        <w:t>0AM</w:t>
      </w:r>
      <w:r w:rsidR="00AD3670">
        <w:rPr>
          <w:sz w:val="48"/>
          <w:szCs w:val="48"/>
        </w:rPr>
        <w:t>)</w:t>
      </w:r>
    </w:p>
    <w:p w14:paraId="6E44F3CC" w14:textId="77777777" w:rsidR="0094475E" w:rsidRDefault="00A72AE9" w:rsidP="00ED49F8">
      <w:pPr>
        <w:pStyle w:val="NoSpacing"/>
      </w:pPr>
      <w:r>
        <w:t>Version 4.0beta</w:t>
      </w:r>
    </w:p>
    <w:p w14:paraId="6649D723" w14:textId="21F730AB" w:rsidR="0094475E" w:rsidRDefault="00CB78F8" w:rsidP="00ED49F8">
      <w:pPr>
        <w:pStyle w:val="NoSpacing"/>
      </w:pPr>
      <w:r>
        <w:t xml:space="preserve">Last </w:t>
      </w:r>
      <w:r w:rsidR="006F48A3">
        <w:t>u</w:t>
      </w:r>
      <w:r>
        <w:t xml:space="preserve">pdated </w:t>
      </w:r>
      <w:r w:rsidR="006F48A3">
        <w:fldChar w:fldCharType="begin"/>
      </w:r>
      <w:r w:rsidR="006F48A3">
        <w:instrText xml:space="preserve"> DATE \@ "M/d/yyyy" </w:instrText>
      </w:r>
      <w:r w:rsidR="006F48A3">
        <w:fldChar w:fldCharType="separate"/>
      </w:r>
      <w:r w:rsidR="0050587B">
        <w:rPr>
          <w:noProof/>
        </w:rPr>
        <w:t>4/11/2019</w:t>
      </w:r>
      <w:r w:rsidR="006F48A3">
        <w:fldChar w:fldCharType="end"/>
      </w:r>
      <w:r w:rsidR="008E4637">
        <w:t xml:space="preserve">. </w:t>
      </w:r>
    </w:p>
    <w:p w14:paraId="39CF47A3" w14:textId="77777777" w:rsidR="00981BB6" w:rsidRDefault="008E4637" w:rsidP="00ED49F8">
      <w:pPr>
        <w:pStyle w:val="NoSpacing"/>
      </w:pPr>
      <w:r>
        <w:t>Important c</w:t>
      </w:r>
      <w:r w:rsidR="00DC18BE">
        <w:t xml:space="preserve">hanges from previous version are </w:t>
      </w:r>
      <w:r w:rsidR="00DC18BE" w:rsidRPr="00DC18BE">
        <w:rPr>
          <w:highlight w:val="yellow"/>
        </w:rPr>
        <w:t>highlighted</w:t>
      </w:r>
      <w:r w:rsidR="00DC18BE">
        <w:t>.</w:t>
      </w:r>
    </w:p>
    <w:p w14:paraId="5FFBFD99" w14:textId="77777777" w:rsidR="00691C8B" w:rsidRDefault="00211BB5" w:rsidP="00ED49F8">
      <w:pPr>
        <w:pStyle w:val="NoSpacing"/>
      </w:pPr>
      <w:r>
        <w:t>Glenn Wolfe</w:t>
      </w:r>
      <w:r w:rsidR="00981BB6">
        <w:t xml:space="preserve">, </w:t>
      </w:r>
      <w:hyperlink r:id="rId8" w:history="1">
        <w:r w:rsidR="008E4637" w:rsidRPr="0097264E">
          <w:rPr>
            <w:rStyle w:val="Hyperlink"/>
          </w:rPr>
          <w:t>f0am.model@gmail.co</w:t>
        </w:r>
      </w:hyperlink>
      <w:r w:rsidR="008E4637">
        <w:rPr>
          <w:rStyle w:val="Hyperlink"/>
        </w:rPr>
        <w:t>m</w:t>
      </w:r>
    </w:p>
    <w:p w14:paraId="613CB810" w14:textId="77777777" w:rsidR="005B266A" w:rsidRPr="005B266A" w:rsidRDefault="00AD6974" w:rsidP="00091CD1">
      <w:pPr>
        <w:pStyle w:val="TOCHeading"/>
      </w:pPr>
      <w:r>
        <w:t>Table of Contents</w:t>
      </w:r>
    </w:p>
    <w:p w14:paraId="396E56B3" w14:textId="25AC6ACD" w:rsidR="00067448" w:rsidRDefault="000F0343">
      <w:pPr>
        <w:pStyle w:val="TOC1"/>
        <w:tabs>
          <w:tab w:val="right" w:leader="dot" w:pos="9350"/>
        </w:tabs>
        <w:rPr>
          <w:rFonts w:asciiTheme="minorHAnsi" w:eastAsiaTheme="minorEastAsia" w:hAnsiTheme="minorHAnsi" w:cstheme="minorBidi"/>
          <w:noProof/>
        </w:rPr>
      </w:pPr>
      <w:r>
        <w:fldChar w:fldCharType="begin"/>
      </w:r>
      <w:r w:rsidR="00AD6974">
        <w:instrText xml:space="preserve"> TOC \o "1-3" \h \z \u </w:instrText>
      </w:r>
      <w:r>
        <w:fldChar w:fldCharType="separate"/>
      </w:r>
      <w:hyperlink w:anchor="_Toc535572806" w:history="1">
        <w:r w:rsidR="00067448" w:rsidRPr="00E92D38">
          <w:rPr>
            <w:rStyle w:val="Hyperlink"/>
            <w:noProof/>
          </w:rPr>
          <w:t>1. IMPORTANT USAGE INFORMATION</w:t>
        </w:r>
        <w:r w:rsidR="00067448">
          <w:rPr>
            <w:noProof/>
            <w:webHidden/>
          </w:rPr>
          <w:tab/>
        </w:r>
        <w:r w:rsidR="00067448">
          <w:rPr>
            <w:noProof/>
            <w:webHidden/>
          </w:rPr>
          <w:fldChar w:fldCharType="begin"/>
        </w:r>
        <w:r w:rsidR="00067448">
          <w:rPr>
            <w:noProof/>
            <w:webHidden/>
          </w:rPr>
          <w:instrText xml:space="preserve"> PAGEREF _Toc535572806 \h </w:instrText>
        </w:r>
        <w:r w:rsidR="00067448">
          <w:rPr>
            <w:noProof/>
            <w:webHidden/>
          </w:rPr>
        </w:r>
        <w:r w:rsidR="00067448">
          <w:rPr>
            <w:noProof/>
            <w:webHidden/>
          </w:rPr>
          <w:fldChar w:fldCharType="separate"/>
        </w:r>
        <w:r w:rsidR="0050587B">
          <w:rPr>
            <w:noProof/>
            <w:webHidden/>
          </w:rPr>
          <w:t>3</w:t>
        </w:r>
        <w:r w:rsidR="00067448">
          <w:rPr>
            <w:noProof/>
            <w:webHidden/>
          </w:rPr>
          <w:fldChar w:fldCharType="end"/>
        </w:r>
      </w:hyperlink>
    </w:p>
    <w:p w14:paraId="5900E552" w14:textId="659ED9B7" w:rsidR="00067448" w:rsidRDefault="00E34065">
      <w:pPr>
        <w:pStyle w:val="TOC1"/>
        <w:tabs>
          <w:tab w:val="right" w:leader="dot" w:pos="9350"/>
        </w:tabs>
        <w:rPr>
          <w:rFonts w:asciiTheme="minorHAnsi" w:eastAsiaTheme="minorEastAsia" w:hAnsiTheme="minorHAnsi" w:cstheme="minorBidi"/>
          <w:noProof/>
        </w:rPr>
      </w:pPr>
      <w:hyperlink w:anchor="_Toc535572807" w:history="1">
        <w:r w:rsidR="00067448" w:rsidRPr="00E92D38">
          <w:rPr>
            <w:rStyle w:val="Hyperlink"/>
            <w:noProof/>
          </w:rPr>
          <w:t>2. GENERAL OVERVIEW</w:t>
        </w:r>
        <w:r w:rsidR="00067448">
          <w:rPr>
            <w:noProof/>
            <w:webHidden/>
          </w:rPr>
          <w:tab/>
        </w:r>
        <w:r w:rsidR="00067448">
          <w:rPr>
            <w:noProof/>
            <w:webHidden/>
          </w:rPr>
          <w:fldChar w:fldCharType="begin"/>
        </w:r>
        <w:r w:rsidR="00067448">
          <w:rPr>
            <w:noProof/>
            <w:webHidden/>
          </w:rPr>
          <w:instrText xml:space="preserve"> PAGEREF _Toc535572807 \h </w:instrText>
        </w:r>
        <w:r w:rsidR="00067448">
          <w:rPr>
            <w:noProof/>
            <w:webHidden/>
          </w:rPr>
        </w:r>
        <w:r w:rsidR="00067448">
          <w:rPr>
            <w:noProof/>
            <w:webHidden/>
          </w:rPr>
          <w:fldChar w:fldCharType="separate"/>
        </w:r>
        <w:r w:rsidR="0050587B">
          <w:rPr>
            <w:noProof/>
            <w:webHidden/>
          </w:rPr>
          <w:t>4</w:t>
        </w:r>
        <w:r w:rsidR="00067448">
          <w:rPr>
            <w:noProof/>
            <w:webHidden/>
          </w:rPr>
          <w:fldChar w:fldCharType="end"/>
        </w:r>
      </w:hyperlink>
    </w:p>
    <w:p w14:paraId="126A61E5" w14:textId="6E953636" w:rsidR="00067448" w:rsidRDefault="00E34065">
      <w:pPr>
        <w:pStyle w:val="TOC1"/>
        <w:tabs>
          <w:tab w:val="right" w:leader="dot" w:pos="9350"/>
        </w:tabs>
        <w:rPr>
          <w:rFonts w:asciiTheme="minorHAnsi" w:eastAsiaTheme="minorEastAsia" w:hAnsiTheme="minorHAnsi" w:cstheme="minorBidi"/>
          <w:noProof/>
        </w:rPr>
      </w:pPr>
      <w:hyperlink w:anchor="_Toc535572808" w:history="1">
        <w:r w:rsidR="00067448" w:rsidRPr="00E92D38">
          <w:rPr>
            <w:rStyle w:val="Hyperlink"/>
            <w:noProof/>
          </w:rPr>
          <w:t>3. METEOROLOGY</w:t>
        </w:r>
        <w:r w:rsidR="00067448">
          <w:rPr>
            <w:noProof/>
            <w:webHidden/>
          </w:rPr>
          <w:tab/>
        </w:r>
        <w:r w:rsidR="00067448">
          <w:rPr>
            <w:noProof/>
            <w:webHidden/>
          </w:rPr>
          <w:fldChar w:fldCharType="begin"/>
        </w:r>
        <w:r w:rsidR="00067448">
          <w:rPr>
            <w:noProof/>
            <w:webHidden/>
          </w:rPr>
          <w:instrText xml:space="preserve"> PAGEREF _Toc535572808 \h </w:instrText>
        </w:r>
        <w:r w:rsidR="00067448">
          <w:rPr>
            <w:noProof/>
            <w:webHidden/>
          </w:rPr>
        </w:r>
        <w:r w:rsidR="00067448">
          <w:rPr>
            <w:noProof/>
            <w:webHidden/>
          </w:rPr>
          <w:fldChar w:fldCharType="separate"/>
        </w:r>
        <w:r w:rsidR="0050587B">
          <w:rPr>
            <w:noProof/>
            <w:webHidden/>
          </w:rPr>
          <w:t>5</w:t>
        </w:r>
        <w:r w:rsidR="00067448">
          <w:rPr>
            <w:noProof/>
            <w:webHidden/>
          </w:rPr>
          <w:fldChar w:fldCharType="end"/>
        </w:r>
      </w:hyperlink>
    </w:p>
    <w:p w14:paraId="163A3F46" w14:textId="56E96631" w:rsidR="00067448" w:rsidRDefault="00E34065">
      <w:pPr>
        <w:pStyle w:val="TOC1"/>
        <w:tabs>
          <w:tab w:val="right" w:leader="dot" w:pos="9350"/>
        </w:tabs>
        <w:rPr>
          <w:rFonts w:asciiTheme="minorHAnsi" w:eastAsiaTheme="minorEastAsia" w:hAnsiTheme="minorHAnsi" w:cstheme="minorBidi"/>
          <w:noProof/>
        </w:rPr>
      </w:pPr>
      <w:hyperlink w:anchor="_Toc535572809" w:history="1">
        <w:r w:rsidR="00067448" w:rsidRPr="00E92D38">
          <w:rPr>
            <w:rStyle w:val="Hyperlink"/>
            <w:noProof/>
          </w:rPr>
          <w:t>4. CHEMICAL CONCENTRATIONS</w:t>
        </w:r>
        <w:r w:rsidR="00067448">
          <w:rPr>
            <w:noProof/>
            <w:webHidden/>
          </w:rPr>
          <w:tab/>
        </w:r>
        <w:r w:rsidR="00067448">
          <w:rPr>
            <w:noProof/>
            <w:webHidden/>
          </w:rPr>
          <w:fldChar w:fldCharType="begin"/>
        </w:r>
        <w:r w:rsidR="00067448">
          <w:rPr>
            <w:noProof/>
            <w:webHidden/>
          </w:rPr>
          <w:instrText xml:space="preserve"> PAGEREF _Toc535572809 \h </w:instrText>
        </w:r>
        <w:r w:rsidR="00067448">
          <w:rPr>
            <w:noProof/>
            <w:webHidden/>
          </w:rPr>
        </w:r>
        <w:r w:rsidR="00067448">
          <w:rPr>
            <w:noProof/>
            <w:webHidden/>
          </w:rPr>
          <w:fldChar w:fldCharType="separate"/>
        </w:r>
        <w:r w:rsidR="0050587B">
          <w:rPr>
            <w:noProof/>
            <w:webHidden/>
          </w:rPr>
          <w:t>7</w:t>
        </w:r>
        <w:r w:rsidR="00067448">
          <w:rPr>
            <w:noProof/>
            <w:webHidden/>
          </w:rPr>
          <w:fldChar w:fldCharType="end"/>
        </w:r>
      </w:hyperlink>
    </w:p>
    <w:p w14:paraId="539A12EE" w14:textId="1C8357E2" w:rsidR="00067448" w:rsidRDefault="00E34065">
      <w:pPr>
        <w:pStyle w:val="TOC2"/>
        <w:tabs>
          <w:tab w:val="right" w:leader="dot" w:pos="9350"/>
        </w:tabs>
        <w:rPr>
          <w:rFonts w:asciiTheme="minorHAnsi" w:eastAsiaTheme="minorEastAsia" w:hAnsiTheme="minorHAnsi" w:cstheme="minorBidi"/>
          <w:noProof/>
        </w:rPr>
      </w:pPr>
      <w:hyperlink w:anchor="_Toc535572810" w:history="1">
        <w:r w:rsidR="00067448" w:rsidRPr="00E92D38">
          <w:rPr>
            <w:rStyle w:val="Hyperlink"/>
            <w:noProof/>
          </w:rPr>
          <w:t>4.1 THE INITCONC INPUT</w:t>
        </w:r>
        <w:r w:rsidR="00067448">
          <w:rPr>
            <w:noProof/>
            <w:webHidden/>
          </w:rPr>
          <w:tab/>
        </w:r>
        <w:r w:rsidR="00067448">
          <w:rPr>
            <w:noProof/>
            <w:webHidden/>
          </w:rPr>
          <w:fldChar w:fldCharType="begin"/>
        </w:r>
        <w:r w:rsidR="00067448">
          <w:rPr>
            <w:noProof/>
            <w:webHidden/>
          </w:rPr>
          <w:instrText xml:space="preserve"> PAGEREF _Toc535572810 \h </w:instrText>
        </w:r>
        <w:r w:rsidR="00067448">
          <w:rPr>
            <w:noProof/>
            <w:webHidden/>
          </w:rPr>
        </w:r>
        <w:r w:rsidR="00067448">
          <w:rPr>
            <w:noProof/>
            <w:webHidden/>
          </w:rPr>
          <w:fldChar w:fldCharType="separate"/>
        </w:r>
        <w:r w:rsidR="0050587B">
          <w:rPr>
            <w:noProof/>
            <w:webHidden/>
          </w:rPr>
          <w:t>7</w:t>
        </w:r>
        <w:r w:rsidR="00067448">
          <w:rPr>
            <w:noProof/>
            <w:webHidden/>
          </w:rPr>
          <w:fldChar w:fldCharType="end"/>
        </w:r>
      </w:hyperlink>
    </w:p>
    <w:p w14:paraId="58D51EA2" w14:textId="2C99C5A4" w:rsidR="00067448" w:rsidRDefault="00E34065">
      <w:pPr>
        <w:pStyle w:val="TOC2"/>
        <w:tabs>
          <w:tab w:val="right" w:leader="dot" w:pos="9350"/>
        </w:tabs>
        <w:rPr>
          <w:rFonts w:asciiTheme="minorHAnsi" w:eastAsiaTheme="minorEastAsia" w:hAnsiTheme="minorHAnsi" w:cstheme="minorBidi"/>
          <w:noProof/>
        </w:rPr>
      </w:pPr>
      <w:hyperlink w:anchor="_Toc535572811" w:history="1">
        <w:r w:rsidR="00067448" w:rsidRPr="00E92D38">
          <w:rPr>
            <w:rStyle w:val="Hyperlink"/>
            <w:noProof/>
            <w:highlight w:val="yellow"/>
          </w:rPr>
          <w:t>4.2 FAMILY CONSERVATION</w:t>
        </w:r>
        <w:r w:rsidR="00067448">
          <w:rPr>
            <w:noProof/>
            <w:webHidden/>
          </w:rPr>
          <w:tab/>
        </w:r>
        <w:r w:rsidR="00067448">
          <w:rPr>
            <w:noProof/>
            <w:webHidden/>
          </w:rPr>
          <w:fldChar w:fldCharType="begin"/>
        </w:r>
        <w:r w:rsidR="00067448">
          <w:rPr>
            <w:noProof/>
            <w:webHidden/>
          </w:rPr>
          <w:instrText xml:space="preserve"> PAGEREF _Toc535572811 \h </w:instrText>
        </w:r>
        <w:r w:rsidR="00067448">
          <w:rPr>
            <w:noProof/>
            <w:webHidden/>
          </w:rPr>
        </w:r>
        <w:r w:rsidR="00067448">
          <w:rPr>
            <w:noProof/>
            <w:webHidden/>
          </w:rPr>
          <w:fldChar w:fldCharType="separate"/>
        </w:r>
        <w:r w:rsidR="0050587B">
          <w:rPr>
            <w:noProof/>
            <w:webHidden/>
          </w:rPr>
          <w:t>7</w:t>
        </w:r>
        <w:r w:rsidR="00067448">
          <w:rPr>
            <w:noProof/>
            <w:webHidden/>
          </w:rPr>
          <w:fldChar w:fldCharType="end"/>
        </w:r>
      </w:hyperlink>
    </w:p>
    <w:p w14:paraId="03051575" w14:textId="0810CE96" w:rsidR="00067448" w:rsidRDefault="00E34065">
      <w:pPr>
        <w:pStyle w:val="TOC1"/>
        <w:tabs>
          <w:tab w:val="right" w:leader="dot" w:pos="9350"/>
        </w:tabs>
        <w:rPr>
          <w:rFonts w:asciiTheme="minorHAnsi" w:eastAsiaTheme="minorEastAsia" w:hAnsiTheme="minorHAnsi" w:cstheme="minorBidi"/>
          <w:noProof/>
        </w:rPr>
      </w:pPr>
      <w:hyperlink w:anchor="_Toc535572812" w:history="1">
        <w:r w:rsidR="00067448" w:rsidRPr="00E92D38">
          <w:rPr>
            <w:rStyle w:val="Hyperlink"/>
            <w:noProof/>
          </w:rPr>
          <w:t>5. CHEMISTRY</w:t>
        </w:r>
        <w:r w:rsidR="00067448">
          <w:rPr>
            <w:noProof/>
            <w:webHidden/>
          </w:rPr>
          <w:tab/>
        </w:r>
        <w:r w:rsidR="00067448">
          <w:rPr>
            <w:noProof/>
            <w:webHidden/>
          </w:rPr>
          <w:fldChar w:fldCharType="begin"/>
        </w:r>
        <w:r w:rsidR="00067448">
          <w:rPr>
            <w:noProof/>
            <w:webHidden/>
          </w:rPr>
          <w:instrText xml:space="preserve"> PAGEREF _Toc535572812 \h </w:instrText>
        </w:r>
        <w:r w:rsidR="00067448">
          <w:rPr>
            <w:noProof/>
            <w:webHidden/>
          </w:rPr>
        </w:r>
        <w:r w:rsidR="00067448">
          <w:rPr>
            <w:noProof/>
            <w:webHidden/>
          </w:rPr>
          <w:fldChar w:fldCharType="separate"/>
        </w:r>
        <w:r w:rsidR="0050587B">
          <w:rPr>
            <w:noProof/>
            <w:webHidden/>
          </w:rPr>
          <w:t>9</w:t>
        </w:r>
        <w:r w:rsidR="00067448">
          <w:rPr>
            <w:noProof/>
            <w:webHidden/>
          </w:rPr>
          <w:fldChar w:fldCharType="end"/>
        </w:r>
      </w:hyperlink>
    </w:p>
    <w:p w14:paraId="7514CC7E" w14:textId="20424382" w:rsidR="00067448" w:rsidRDefault="00E34065">
      <w:pPr>
        <w:pStyle w:val="TOC2"/>
        <w:tabs>
          <w:tab w:val="right" w:leader="dot" w:pos="9350"/>
        </w:tabs>
        <w:rPr>
          <w:rFonts w:asciiTheme="minorHAnsi" w:eastAsiaTheme="minorEastAsia" w:hAnsiTheme="minorHAnsi" w:cstheme="minorBidi"/>
          <w:noProof/>
        </w:rPr>
      </w:pPr>
      <w:hyperlink w:anchor="_Toc535572813" w:history="1">
        <w:r w:rsidR="00067448" w:rsidRPr="00E92D38">
          <w:rPr>
            <w:rStyle w:val="Hyperlink"/>
            <w:noProof/>
          </w:rPr>
          <w:t>5.1 THE CHEMFILES INPUT</w:t>
        </w:r>
        <w:r w:rsidR="00067448">
          <w:rPr>
            <w:noProof/>
            <w:webHidden/>
          </w:rPr>
          <w:tab/>
        </w:r>
        <w:r w:rsidR="00067448">
          <w:rPr>
            <w:noProof/>
            <w:webHidden/>
          </w:rPr>
          <w:fldChar w:fldCharType="begin"/>
        </w:r>
        <w:r w:rsidR="00067448">
          <w:rPr>
            <w:noProof/>
            <w:webHidden/>
          </w:rPr>
          <w:instrText xml:space="preserve"> PAGEREF _Toc535572813 \h </w:instrText>
        </w:r>
        <w:r w:rsidR="00067448">
          <w:rPr>
            <w:noProof/>
            <w:webHidden/>
          </w:rPr>
        </w:r>
        <w:r w:rsidR="00067448">
          <w:rPr>
            <w:noProof/>
            <w:webHidden/>
          </w:rPr>
          <w:fldChar w:fldCharType="separate"/>
        </w:r>
        <w:r w:rsidR="0050587B">
          <w:rPr>
            <w:noProof/>
            <w:webHidden/>
          </w:rPr>
          <w:t>9</w:t>
        </w:r>
        <w:r w:rsidR="00067448">
          <w:rPr>
            <w:noProof/>
            <w:webHidden/>
          </w:rPr>
          <w:fldChar w:fldCharType="end"/>
        </w:r>
      </w:hyperlink>
    </w:p>
    <w:p w14:paraId="39F5F74F" w14:textId="7AF6075E" w:rsidR="00067448" w:rsidRDefault="00E34065">
      <w:pPr>
        <w:pStyle w:val="TOC2"/>
        <w:tabs>
          <w:tab w:val="right" w:leader="dot" w:pos="9350"/>
        </w:tabs>
        <w:rPr>
          <w:rFonts w:asciiTheme="minorHAnsi" w:eastAsiaTheme="minorEastAsia" w:hAnsiTheme="minorHAnsi" w:cstheme="minorBidi"/>
          <w:noProof/>
        </w:rPr>
      </w:pPr>
      <w:hyperlink w:anchor="_Toc535572814" w:history="1">
        <w:r w:rsidR="00067448" w:rsidRPr="00E92D38">
          <w:rPr>
            <w:rStyle w:val="Hyperlink"/>
            <w:noProof/>
          </w:rPr>
          <w:t>5.2 STRUCTURE OF INDIVIDUAL CHEMISTRY SCRIPTS</w:t>
        </w:r>
        <w:r w:rsidR="00067448">
          <w:rPr>
            <w:noProof/>
            <w:webHidden/>
          </w:rPr>
          <w:tab/>
        </w:r>
        <w:r w:rsidR="00067448">
          <w:rPr>
            <w:noProof/>
            <w:webHidden/>
          </w:rPr>
          <w:fldChar w:fldCharType="begin"/>
        </w:r>
        <w:r w:rsidR="00067448">
          <w:rPr>
            <w:noProof/>
            <w:webHidden/>
          </w:rPr>
          <w:instrText xml:space="preserve"> PAGEREF _Toc535572814 \h </w:instrText>
        </w:r>
        <w:r w:rsidR="00067448">
          <w:rPr>
            <w:noProof/>
            <w:webHidden/>
          </w:rPr>
        </w:r>
        <w:r w:rsidR="00067448">
          <w:rPr>
            <w:noProof/>
            <w:webHidden/>
          </w:rPr>
          <w:fldChar w:fldCharType="separate"/>
        </w:r>
        <w:r w:rsidR="0050587B">
          <w:rPr>
            <w:noProof/>
            <w:webHidden/>
          </w:rPr>
          <w:t>9</w:t>
        </w:r>
        <w:r w:rsidR="00067448">
          <w:rPr>
            <w:noProof/>
            <w:webHidden/>
          </w:rPr>
          <w:fldChar w:fldCharType="end"/>
        </w:r>
      </w:hyperlink>
    </w:p>
    <w:p w14:paraId="2C1D7415" w14:textId="5F6698A2" w:rsidR="00067448" w:rsidRDefault="00E34065">
      <w:pPr>
        <w:pStyle w:val="TOC2"/>
        <w:tabs>
          <w:tab w:val="right" w:leader="dot" w:pos="9350"/>
        </w:tabs>
        <w:rPr>
          <w:rFonts w:asciiTheme="minorHAnsi" w:eastAsiaTheme="minorEastAsia" w:hAnsiTheme="minorHAnsi" w:cstheme="minorBidi"/>
          <w:noProof/>
        </w:rPr>
      </w:pPr>
      <w:hyperlink w:anchor="_Toc535572815" w:history="1">
        <w:r w:rsidR="00067448" w:rsidRPr="00E92D38">
          <w:rPr>
            <w:rStyle w:val="Hyperlink"/>
            <w:noProof/>
          </w:rPr>
          <w:t>5.3 GENERATING MCM REACTIONS FILE</w:t>
        </w:r>
        <w:r w:rsidR="00067448">
          <w:rPr>
            <w:noProof/>
            <w:webHidden/>
          </w:rPr>
          <w:tab/>
        </w:r>
        <w:r w:rsidR="00067448">
          <w:rPr>
            <w:noProof/>
            <w:webHidden/>
          </w:rPr>
          <w:fldChar w:fldCharType="begin"/>
        </w:r>
        <w:r w:rsidR="00067448">
          <w:rPr>
            <w:noProof/>
            <w:webHidden/>
          </w:rPr>
          <w:instrText xml:space="preserve"> PAGEREF _Toc535572815 \h </w:instrText>
        </w:r>
        <w:r w:rsidR="00067448">
          <w:rPr>
            <w:noProof/>
            <w:webHidden/>
          </w:rPr>
        </w:r>
        <w:r w:rsidR="00067448">
          <w:rPr>
            <w:noProof/>
            <w:webHidden/>
          </w:rPr>
          <w:fldChar w:fldCharType="separate"/>
        </w:r>
        <w:r w:rsidR="0050587B">
          <w:rPr>
            <w:noProof/>
            <w:webHidden/>
          </w:rPr>
          <w:t>10</w:t>
        </w:r>
        <w:r w:rsidR="00067448">
          <w:rPr>
            <w:noProof/>
            <w:webHidden/>
          </w:rPr>
          <w:fldChar w:fldCharType="end"/>
        </w:r>
      </w:hyperlink>
    </w:p>
    <w:p w14:paraId="00FB1011" w14:textId="08E42792" w:rsidR="00067448" w:rsidRDefault="00E34065">
      <w:pPr>
        <w:pStyle w:val="TOC2"/>
        <w:tabs>
          <w:tab w:val="right" w:leader="dot" w:pos="9350"/>
        </w:tabs>
        <w:rPr>
          <w:rFonts w:asciiTheme="minorHAnsi" w:eastAsiaTheme="minorEastAsia" w:hAnsiTheme="minorHAnsi" w:cstheme="minorBidi"/>
          <w:noProof/>
        </w:rPr>
      </w:pPr>
      <w:hyperlink w:anchor="_Toc535572816" w:history="1">
        <w:r w:rsidR="00067448" w:rsidRPr="00E92D38">
          <w:rPr>
            <w:rStyle w:val="Hyperlink"/>
            <w:noProof/>
          </w:rPr>
          <w:t>5.4 MODIFYING MCM REACTIONS</w:t>
        </w:r>
        <w:r w:rsidR="00067448">
          <w:rPr>
            <w:noProof/>
            <w:webHidden/>
          </w:rPr>
          <w:tab/>
        </w:r>
        <w:r w:rsidR="00067448">
          <w:rPr>
            <w:noProof/>
            <w:webHidden/>
          </w:rPr>
          <w:fldChar w:fldCharType="begin"/>
        </w:r>
        <w:r w:rsidR="00067448">
          <w:rPr>
            <w:noProof/>
            <w:webHidden/>
          </w:rPr>
          <w:instrText xml:space="preserve"> PAGEREF _Toc535572816 \h </w:instrText>
        </w:r>
        <w:r w:rsidR="00067448">
          <w:rPr>
            <w:noProof/>
            <w:webHidden/>
          </w:rPr>
        </w:r>
        <w:r w:rsidR="00067448">
          <w:rPr>
            <w:noProof/>
            <w:webHidden/>
          </w:rPr>
          <w:fldChar w:fldCharType="separate"/>
        </w:r>
        <w:r w:rsidR="0050587B">
          <w:rPr>
            <w:noProof/>
            <w:webHidden/>
          </w:rPr>
          <w:t>11</w:t>
        </w:r>
        <w:r w:rsidR="00067448">
          <w:rPr>
            <w:noProof/>
            <w:webHidden/>
          </w:rPr>
          <w:fldChar w:fldCharType="end"/>
        </w:r>
      </w:hyperlink>
    </w:p>
    <w:p w14:paraId="3AA405C3" w14:textId="1DA17C1C" w:rsidR="00067448" w:rsidRDefault="00E34065">
      <w:pPr>
        <w:pStyle w:val="TOC2"/>
        <w:tabs>
          <w:tab w:val="right" w:leader="dot" w:pos="9350"/>
        </w:tabs>
        <w:rPr>
          <w:rFonts w:asciiTheme="minorHAnsi" w:eastAsiaTheme="minorEastAsia" w:hAnsiTheme="minorHAnsi" w:cstheme="minorBidi"/>
          <w:noProof/>
        </w:rPr>
      </w:pPr>
      <w:hyperlink w:anchor="_Toc535572817" w:history="1">
        <w:r w:rsidR="00067448" w:rsidRPr="00E92D38">
          <w:rPr>
            <w:rStyle w:val="Hyperlink"/>
            <w:noProof/>
          </w:rPr>
          <w:t>5.5 AVAILABLE MECHANISMS</w:t>
        </w:r>
        <w:r w:rsidR="00067448">
          <w:rPr>
            <w:noProof/>
            <w:webHidden/>
          </w:rPr>
          <w:tab/>
        </w:r>
        <w:r w:rsidR="00067448">
          <w:rPr>
            <w:noProof/>
            <w:webHidden/>
          </w:rPr>
          <w:fldChar w:fldCharType="begin"/>
        </w:r>
        <w:r w:rsidR="00067448">
          <w:rPr>
            <w:noProof/>
            <w:webHidden/>
          </w:rPr>
          <w:instrText xml:space="preserve"> PAGEREF _Toc535572817 \h </w:instrText>
        </w:r>
        <w:r w:rsidR="00067448">
          <w:rPr>
            <w:noProof/>
            <w:webHidden/>
          </w:rPr>
        </w:r>
        <w:r w:rsidR="00067448">
          <w:rPr>
            <w:noProof/>
            <w:webHidden/>
          </w:rPr>
          <w:fldChar w:fldCharType="separate"/>
        </w:r>
        <w:r w:rsidR="0050587B">
          <w:rPr>
            <w:noProof/>
            <w:webHidden/>
          </w:rPr>
          <w:t>12</w:t>
        </w:r>
        <w:r w:rsidR="00067448">
          <w:rPr>
            <w:noProof/>
            <w:webHidden/>
          </w:rPr>
          <w:fldChar w:fldCharType="end"/>
        </w:r>
      </w:hyperlink>
    </w:p>
    <w:p w14:paraId="417DDC6A" w14:textId="75D359FD" w:rsidR="00067448" w:rsidRDefault="00E34065">
      <w:pPr>
        <w:pStyle w:val="TOC2"/>
        <w:tabs>
          <w:tab w:val="right" w:leader="dot" w:pos="9350"/>
        </w:tabs>
        <w:rPr>
          <w:rFonts w:asciiTheme="minorHAnsi" w:eastAsiaTheme="minorEastAsia" w:hAnsiTheme="minorHAnsi" w:cstheme="minorBidi"/>
          <w:noProof/>
        </w:rPr>
      </w:pPr>
      <w:hyperlink w:anchor="_Toc535572818" w:history="1">
        <w:r w:rsidR="00067448" w:rsidRPr="00E92D38">
          <w:rPr>
            <w:rStyle w:val="Hyperlink"/>
            <w:noProof/>
          </w:rPr>
          <w:t>5.6 PHOTOLYSIS OPTIONS</w:t>
        </w:r>
        <w:r w:rsidR="00067448">
          <w:rPr>
            <w:noProof/>
            <w:webHidden/>
          </w:rPr>
          <w:tab/>
        </w:r>
        <w:r w:rsidR="00067448">
          <w:rPr>
            <w:noProof/>
            <w:webHidden/>
          </w:rPr>
          <w:fldChar w:fldCharType="begin"/>
        </w:r>
        <w:r w:rsidR="00067448">
          <w:rPr>
            <w:noProof/>
            <w:webHidden/>
          </w:rPr>
          <w:instrText xml:space="preserve"> PAGEREF _Toc535572818 \h </w:instrText>
        </w:r>
        <w:r w:rsidR="00067448">
          <w:rPr>
            <w:noProof/>
            <w:webHidden/>
          </w:rPr>
        </w:r>
        <w:r w:rsidR="00067448">
          <w:rPr>
            <w:noProof/>
            <w:webHidden/>
          </w:rPr>
          <w:fldChar w:fldCharType="separate"/>
        </w:r>
        <w:r w:rsidR="0050587B">
          <w:rPr>
            <w:noProof/>
            <w:webHidden/>
          </w:rPr>
          <w:t>12</w:t>
        </w:r>
        <w:r w:rsidR="00067448">
          <w:rPr>
            <w:noProof/>
            <w:webHidden/>
          </w:rPr>
          <w:fldChar w:fldCharType="end"/>
        </w:r>
      </w:hyperlink>
    </w:p>
    <w:p w14:paraId="147D93E5" w14:textId="79B93DE8" w:rsidR="00067448" w:rsidRDefault="00E34065">
      <w:pPr>
        <w:pStyle w:val="TOC2"/>
        <w:tabs>
          <w:tab w:val="right" w:leader="dot" w:pos="9350"/>
        </w:tabs>
        <w:rPr>
          <w:rFonts w:asciiTheme="minorHAnsi" w:eastAsiaTheme="minorEastAsia" w:hAnsiTheme="minorHAnsi" w:cstheme="minorBidi"/>
          <w:noProof/>
        </w:rPr>
      </w:pPr>
      <w:hyperlink w:anchor="_Toc535572819" w:history="1">
        <w:r w:rsidR="00067448" w:rsidRPr="00E92D38">
          <w:rPr>
            <w:rStyle w:val="Hyperlink"/>
            <w:noProof/>
            <w:highlight w:val="yellow"/>
          </w:rPr>
          <w:t>5.7 GENERATING HYBRID LOOKUP TABLES</w:t>
        </w:r>
        <w:r w:rsidR="00067448">
          <w:rPr>
            <w:noProof/>
            <w:webHidden/>
          </w:rPr>
          <w:tab/>
        </w:r>
        <w:r w:rsidR="00067448">
          <w:rPr>
            <w:noProof/>
            <w:webHidden/>
          </w:rPr>
          <w:fldChar w:fldCharType="begin"/>
        </w:r>
        <w:r w:rsidR="00067448">
          <w:rPr>
            <w:noProof/>
            <w:webHidden/>
          </w:rPr>
          <w:instrText xml:space="preserve"> PAGEREF _Toc535572819 \h </w:instrText>
        </w:r>
        <w:r w:rsidR="00067448">
          <w:rPr>
            <w:noProof/>
            <w:webHidden/>
          </w:rPr>
        </w:r>
        <w:r w:rsidR="00067448">
          <w:rPr>
            <w:noProof/>
            <w:webHidden/>
          </w:rPr>
          <w:fldChar w:fldCharType="separate"/>
        </w:r>
        <w:r w:rsidR="0050587B">
          <w:rPr>
            <w:noProof/>
            <w:webHidden/>
          </w:rPr>
          <w:t>14</w:t>
        </w:r>
        <w:r w:rsidR="00067448">
          <w:rPr>
            <w:noProof/>
            <w:webHidden/>
          </w:rPr>
          <w:fldChar w:fldCharType="end"/>
        </w:r>
      </w:hyperlink>
    </w:p>
    <w:p w14:paraId="309F7350" w14:textId="6784BCF7" w:rsidR="00067448" w:rsidRDefault="00E34065">
      <w:pPr>
        <w:pStyle w:val="TOC2"/>
        <w:tabs>
          <w:tab w:val="right" w:leader="dot" w:pos="9350"/>
        </w:tabs>
        <w:rPr>
          <w:rFonts w:asciiTheme="minorHAnsi" w:eastAsiaTheme="minorEastAsia" w:hAnsiTheme="minorHAnsi" w:cstheme="minorBidi"/>
          <w:noProof/>
        </w:rPr>
      </w:pPr>
      <w:hyperlink w:anchor="_Toc535572820" w:history="1">
        <w:r w:rsidR="00067448" w:rsidRPr="00E92D38">
          <w:rPr>
            <w:rStyle w:val="Hyperlink"/>
            <w:noProof/>
          </w:rPr>
          <w:t>5.8 HETEROGENEOUS CHEMISTRY</w:t>
        </w:r>
        <w:r w:rsidR="00067448">
          <w:rPr>
            <w:noProof/>
            <w:webHidden/>
          </w:rPr>
          <w:tab/>
        </w:r>
        <w:r w:rsidR="00067448">
          <w:rPr>
            <w:noProof/>
            <w:webHidden/>
          </w:rPr>
          <w:fldChar w:fldCharType="begin"/>
        </w:r>
        <w:r w:rsidR="00067448">
          <w:rPr>
            <w:noProof/>
            <w:webHidden/>
          </w:rPr>
          <w:instrText xml:space="preserve"> PAGEREF _Toc535572820 \h </w:instrText>
        </w:r>
        <w:r w:rsidR="00067448">
          <w:rPr>
            <w:noProof/>
            <w:webHidden/>
          </w:rPr>
        </w:r>
        <w:r w:rsidR="00067448">
          <w:rPr>
            <w:noProof/>
            <w:webHidden/>
          </w:rPr>
          <w:fldChar w:fldCharType="separate"/>
        </w:r>
        <w:r w:rsidR="0050587B">
          <w:rPr>
            <w:noProof/>
            <w:webHidden/>
          </w:rPr>
          <w:t>14</w:t>
        </w:r>
        <w:r w:rsidR="00067448">
          <w:rPr>
            <w:noProof/>
            <w:webHidden/>
          </w:rPr>
          <w:fldChar w:fldCharType="end"/>
        </w:r>
      </w:hyperlink>
    </w:p>
    <w:p w14:paraId="70178399" w14:textId="7011152E" w:rsidR="00067448" w:rsidRDefault="00E34065">
      <w:pPr>
        <w:pStyle w:val="TOC2"/>
        <w:tabs>
          <w:tab w:val="right" w:leader="dot" w:pos="9350"/>
        </w:tabs>
        <w:rPr>
          <w:rFonts w:asciiTheme="minorHAnsi" w:eastAsiaTheme="minorEastAsia" w:hAnsiTheme="minorHAnsi" w:cstheme="minorBidi"/>
          <w:noProof/>
        </w:rPr>
      </w:pPr>
      <w:hyperlink w:anchor="_Toc535572821" w:history="1">
        <w:r w:rsidR="00067448" w:rsidRPr="00E92D38">
          <w:rPr>
            <w:rStyle w:val="Hyperlink"/>
            <w:noProof/>
          </w:rPr>
          <w:t>5.9 EMISSIONS AND DEPOSITION</w:t>
        </w:r>
        <w:r w:rsidR="00067448">
          <w:rPr>
            <w:noProof/>
            <w:webHidden/>
          </w:rPr>
          <w:tab/>
        </w:r>
        <w:r w:rsidR="00067448">
          <w:rPr>
            <w:noProof/>
            <w:webHidden/>
          </w:rPr>
          <w:fldChar w:fldCharType="begin"/>
        </w:r>
        <w:r w:rsidR="00067448">
          <w:rPr>
            <w:noProof/>
            <w:webHidden/>
          </w:rPr>
          <w:instrText xml:space="preserve"> PAGEREF _Toc535572821 \h </w:instrText>
        </w:r>
        <w:r w:rsidR="00067448">
          <w:rPr>
            <w:noProof/>
            <w:webHidden/>
          </w:rPr>
        </w:r>
        <w:r w:rsidR="00067448">
          <w:rPr>
            <w:noProof/>
            <w:webHidden/>
          </w:rPr>
          <w:fldChar w:fldCharType="separate"/>
        </w:r>
        <w:r w:rsidR="0050587B">
          <w:rPr>
            <w:noProof/>
            <w:webHidden/>
          </w:rPr>
          <w:t>15</w:t>
        </w:r>
        <w:r w:rsidR="00067448">
          <w:rPr>
            <w:noProof/>
            <w:webHidden/>
          </w:rPr>
          <w:fldChar w:fldCharType="end"/>
        </w:r>
      </w:hyperlink>
    </w:p>
    <w:p w14:paraId="512085FC" w14:textId="262FC198" w:rsidR="00067448" w:rsidRDefault="00E34065">
      <w:pPr>
        <w:pStyle w:val="TOC2"/>
        <w:tabs>
          <w:tab w:val="right" w:leader="dot" w:pos="9350"/>
        </w:tabs>
        <w:rPr>
          <w:rFonts w:asciiTheme="minorHAnsi" w:eastAsiaTheme="minorEastAsia" w:hAnsiTheme="minorHAnsi" w:cstheme="minorBidi"/>
          <w:noProof/>
        </w:rPr>
      </w:pPr>
      <w:hyperlink w:anchor="_Toc535572822" w:history="1">
        <w:r w:rsidR="00067448" w:rsidRPr="00E92D38">
          <w:rPr>
            <w:rStyle w:val="Hyperlink"/>
            <w:noProof/>
          </w:rPr>
          <w:t>5.10 INTEGRATION OF CHEMICAL EQUATIONS</w:t>
        </w:r>
        <w:r w:rsidR="00067448">
          <w:rPr>
            <w:noProof/>
            <w:webHidden/>
          </w:rPr>
          <w:tab/>
        </w:r>
        <w:r w:rsidR="00067448">
          <w:rPr>
            <w:noProof/>
            <w:webHidden/>
          </w:rPr>
          <w:fldChar w:fldCharType="begin"/>
        </w:r>
        <w:r w:rsidR="00067448">
          <w:rPr>
            <w:noProof/>
            <w:webHidden/>
          </w:rPr>
          <w:instrText xml:space="preserve"> PAGEREF _Toc535572822 \h </w:instrText>
        </w:r>
        <w:r w:rsidR="00067448">
          <w:rPr>
            <w:noProof/>
            <w:webHidden/>
          </w:rPr>
        </w:r>
        <w:r w:rsidR="00067448">
          <w:rPr>
            <w:noProof/>
            <w:webHidden/>
          </w:rPr>
          <w:fldChar w:fldCharType="separate"/>
        </w:r>
        <w:r w:rsidR="0050587B">
          <w:rPr>
            <w:noProof/>
            <w:webHidden/>
          </w:rPr>
          <w:t>15</w:t>
        </w:r>
        <w:r w:rsidR="00067448">
          <w:rPr>
            <w:noProof/>
            <w:webHidden/>
          </w:rPr>
          <w:fldChar w:fldCharType="end"/>
        </w:r>
      </w:hyperlink>
    </w:p>
    <w:p w14:paraId="67C0E2B2" w14:textId="77D7712F" w:rsidR="00067448" w:rsidRDefault="00E34065">
      <w:pPr>
        <w:pStyle w:val="TOC1"/>
        <w:tabs>
          <w:tab w:val="right" w:leader="dot" w:pos="9350"/>
        </w:tabs>
        <w:rPr>
          <w:rFonts w:asciiTheme="minorHAnsi" w:eastAsiaTheme="minorEastAsia" w:hAnsiTheme="minorHAnsi" w:cstheme="minorBidi"/>
          <w:noProof/>
        </w:rPr>
      </w:pPr>
      <w:hyperlink w:anchor="_Toc535572823" w:history="1">
        <w:r w:rsidR="00067448" w:rsidRPr="00E92D38">
          <w:rPr>
            <w:rStyle w:val="Hyperlink"/>
            <w:noProof/>
          </w:rPr>
          <w:t>6. DILUTION</w:t>
        </w:r>
        <w:r w:rsidR="00067448">
          <w:rPr>
            <w:noProof/>
            <w:webHidden/>
          </w:rPr>
          <w:tab/>
        </w:r>
        <w:r w:rsidR="00067448">
          <w:rPr>
            <w:noProof/>
            <w:webHidden/>
          </w:rPr>
          <w:fldChar w:fldCharType="begin"/>
        </w:r>
        <w:r w:rsidR="00067448">
          <w:rPr>
            <w:noProof/>
            <w:webHidden/>
          </w:rPr>
          <w:instrText xml:space="preserve"> PAGEREF _Toc535572823 \h </w:instrText>
        </w:r>
        <w:r w:rsidR="00067448">
          <w:rPr>
            <w:noProof/>
            <w:webHidden/>
          </w:rPr>
        </w:r>
        <w:r w:rsidR="00067448">
          <w:rPr>
            <w:noProof/>
            <w:webHidden/>
          </w:rPr>
          <w:fldChar w:fldCharType="separate"/>
        </w:r>
        <w:r w:rsidR="0050587B">
          <w:rPr>
            <w:noProof/>
            <w:webHidden/>
          </w:rPr>
          <w:t>17</w:t>
        </w:r>
        <w:r w:rsidR="00067448">
          <w:rPr>
            <w:noProof/>
            <w:webHidden/>
          </w:rPr>
          <w:fldChar w:fldCharType="end"/>
        </w:r>
      </w:hyperlink>
    </w:p>
    <w:p w14:paraId="6DC5B1CF" w14:textId="61DAFED9" w:rsidR="00067448" w:rsidRDefault="00E34065">
      <w:pPr>
        <w:pStyle w:val="TOC2"/>
        <w:tabs>
          <w:tab w:val="right" w:leader="dot" w:pos="9350"/>
        </w:tabs>
        <w:rPr>
          <w:rFonts w:asciiTheme="minorHAnsi" w:eastAsiaTheme="minorEastAsia" w:hAnsiTheme="minorHAnsi" w:cstheme="minorBidi"/>
          <w:noProof/>
        </w:rPr>
      </w:pPr>
      <w:hyperlink w:anchor="_Toc535572824" w:history="1">
        <w:r w:rsidR="00067448" w:rsidRPr="00E92D38">
          <w:rPr>
            <w:rStyle w:val="Hyperlink"/>
            <w:noProof/>
          </w:rPr>
          <w:t>6.1 SIMPLE 1</w:t>
        </w:r>
        <w:r w:rsidR="00067448" w:rsidRPr="00E92D38">
          <w:rPr>
            <w:rStyle w:val="Hyperlink"/>
            <w:noProof/>
            <w:vertAlign w:val="superscript"/>
          </w:rPr>
          <w:t>ST</w:t>
        </w:r>
        <w:r w:rsidR="00067448" w:rsidRPr="00E92D38">
          <w:rPr>
            <w:rStyle w:val="Hyperlink"/>
            <w:noProof/>
          </w:rPr>
          <w:t>-ORDER</w:t>
        </w:r>
        <w:r w:rsidR="00067448">
          <w:rPr>
            <w:noProof/>
            <w:webHidden/>
          </w:rPr>
          <w:tab/>
        </w:r>
        <w:r w:rsidR="00067448">
          <w:rPr>
            <w:noProof/>
            <w:webHidden/>
          </w:rPr>
          <w:fldChar w:fldCharType="begin"/>
        </w:r>
        <w:r w:rsidR="00067448">
          <w:rPr>
            <w:noProof/>
            <w:webHidden/>
          </w:rPr>
          <w:instrText xml:space="preserve"> PAGEREF _Toc535572824 \h </w:instrText>
        </w:r>
        <w:r w:rsidR="00067448">
          <w:rPr>
            <w:noProof/>
            <w:webHidden/>
          </w:rPr>
        </w:r>
        <w:r w:rsidR="00067448">
          <w:rPr>
            <w:noProof/>
            <w:webHidden/>
          </w:rPr>
          <w:fldChar w:fldCharType="separate"/>
        </w:r>
        <w:r w:rsidR="0050587B">
          <w:rPr>
            <w:noProof/>
            <w:webHidden/>
          </w:rPr>
          <w:t>17</w:t>
        </w:r>
        <w:r w:rsidR="00067448">
          <w:rPr>
            <w:noProof/>
            <w:webHidden/>
          </w:rPr>
          <w:fldChar w:fldCharType="end"/>
        </w:r>
      </w:hyperlink>
    </w:p>
    <w:p w14:paraId="544348A9" w14:textId="3FEF93E6" w:rsidR="00067448" w:rsidRDefault="00E34065">
      <w:pPr>
        <w:pStyle w:val="TOC2"/>
        <w:tabs>
          <w:tab w:val="right" w:leader="dot" w:pos="9350"/>
        </w:tabs>
        <w:rPr>
          <w:rFonts w:asciiTheme="minorHAnsi" w:eastAsiaTheme="minorEastAsia" w:hAnsiTheme="minorHAnsi" w:cstheme="minorBidi"/>
          <w:noProof/>
        </w:rPr>
      </w:pPr>
      <w:hyperlink w:anchor="_Toc535572825" w:history="1">
        <w:r w:rsidR="00067448" w:rsidRPr="00E92D38">
          <w:rPr>
            <w:rStyle w:val="Hyperlink"/>
            <w:noProof/>
          </w:rPr>
          <w:t>6.2 GAUSSIAN DISPERSION</w:t>
        </w:r>
        <w:r w:rsidR="00067448">
          <w:rPr>
            <w:noProof/>
            <w:webHidden/>
          </w:rPr>
          <w:tab/>
        </w:r>
        <w:r w:rsidR="00067448">
          <w:rPr>
            <w:noProof/>
            <w:webHidden/>
          </w:rPr>
          <w:fldChar w:fldCharType="begin"/>
        </w:r>
        <w:r w:rsidR="00067448">
          <w:rPr>
            <w:noProof/>
            <w:webHidden/>
          </w:rPr>
          <w:instrText xml:space="preserve"> PAGEREF _Toc535572825 \h </w:instrText>
        </w:r>
        <w:r w:rsidR="00067448">
          <w:rPr>
            <w:noProof/>
            <w:webHidden/>
          </w:rPr>
        </w:r>
        <w:r w:rsidR="00067448">
          <w:rPr>
            <w:noProof/>
            <w:webHidden/>
          </w:rPr>
          <w:fldChar w:fldCharType="separate"/>
        </w:r>
        <w:r w:rsidR="0050587B">
          <w:rPr>
            <w:noProof/>
            <w:webHidden/>
          </w:rPr>
          <w:t>17</w:t>
        </w:r>
        <w:r w:rsidR="00067448">
          <w:rPr>
            <w:noProof/>
            <w:webHidden/>
          </w:rPr>
          <w:fldChar w:fldCharType="end"/>
        </w:r>
      </w:hyperlink>
    </w:p>
    <w:p w14:paraId="34475BFA" w14:textId="42721B2A" w:rsidR="00067448" w:rsidRDefault="00E34065">
      <w:pPr>
        <w:pStyle w:val="TOC1"/>
        <w:tabs>
          <w:tab w:val="right" w:leader="dot" w:pos="9350"/>
        </w:tabs>
        <w:rPr>
          <w:rFonts w:asciiTheme="minorHAnsi" w:eastAsiaTheme="minorEastAsia" w:hAnsiTheme="minorHAnsi" w:cstheme="minorBidi"/>
          <w:noProof/>
        </w:rPr>
      </w:pPr>
      <w:hyperlink w:anchor="_Toc535572826" w:history="1">
        <w:r w:rsidR="00067448" w:rsidRPr="00E92D38">
          <w:rPr>
            <w:rStyle w:val="Hyperlink"/>
            <w:noProof/>
          </w:rPr>
          <w:t>7. MODEL OPTIONS</w:t>
        </w:r>
        <w:r w:rsidR="00067448">
          <w:rPr>
            <w:noProof/>
            <w:webHidden/>
          </w:rPr>
          <w:tab/>
        </w:r>
        <w:r w:rsidR="00067448">
          <w:rPr>
            <w:noProof/>
            <w:webHidden/>
          </w:rPr>
          <w:fldChar w:fldCharType="begin"/>
        </w:r>
        <w:r w:rsidR="00067448">
          <w:rPr>
            <w:noProof/>
            <w:webHidden/>
          </w:rPr>
          <w:instrText xml:space="preserve"> PAGEREF _Toc535572826 \h </w:instrText>
        </w:r>
        <w:r w:rsidR="00067448">
          <w:rPr>
            <w:noProof/>
            <w:webHidden/>
          </w:rPr>
        </w:r>
        <w:r w:rsidR="00067448">
          <w:rPr>
            <w:noProof/>
            <w:webHidden/>
          </w:rPr>
          <w:fldChar w:fldCharType="separate"/>
        </w:r>
        <w:r w:rsidR="0050587B">
          <w:rPr>
            <w:noProof/>
            <w:webHidden/>
          </w:rPr>
          <w:t>18</w:t>
        </w:r>
        <w:r w:rsidR="00067448">
          <w:rPr>
            <w:noProof/>
            <w:webHidden/>
          </w:rPr>
          <w:fldChar w:fldCharType="end"/>
        </w:r>
      </w:hyperlink>
    </w:p>
    <w:p w14:paraId="30A064D5" w14:textId="5551688A" w:rsidR="00067448" w:rsidRDefault="00E34065">
      <w:pPr>
        <w:pStyle w:val="TOC1"/>
        <w:tabs>
          <w:tab w:val="right" w:leader="dot" w:pos="9350"/>
        </w:tabs>
        <w:rPr>
          <w:rFonts w:asciiTheme="minorHAnsi" w:eastAsiaTheme="minorEastAsia" w:hAnsiTheme="minorHAnsi" w:cstheme="minorBidi"/>
          <w:noProof/>
        </w:rPr>
      </w:pPr>
      <w:hyperlink w:anchor="_Toc535572827" w:history="1">
        <w:r w:rsidR="00067448" w:rsidRPr="00E92D38">
          <w:rPr>
            <w:rStyle w:val="Hyperlink"/>
            <w:noProof/>
          </w:rPr>
          <w:t>8. SOLAR CYCLE PARAMETERS</w:t>
        </w:r>
        <w:r w:rsidR="00067448">
          <w:rPr>
            <w:noProof/>
            <w:webHidden/>
          </w:rPr>
          <w:tab/>
        </w:r>
        <w:r w:rsidR="00067448">
          <w:rPr>
            <w:noProof/>
            <w:webHidden/>
          </w:rPr>
          <w:fldChar w:fldCharType="begin"/>
        </w:r>
        <w:r w:rsidR="00067448">
          <w:rPr>
            <w:noProof/>
            <w:webHidden/>
          </w:rPr>
          <w:instrText xml:space="preserve"> PAGEREF _Toc535572827 \h </w:instrText>
        </w:r>
        <w:r w:rsidR="00067448">
          <w:rPr>
            <w:noProof/>
            <w:webHidden/>
          </w:rPr>
        </w:r>
        <w:r w:rsidR="00067448">
          <w:rPr>
            <w:noProof/>
            <w:webHidden/>
          </w:rPr>
          <w:fldChar w:fldCharType="separate"/>
        </w:r>
        <w:r w:rsidR="0050587B">
          <w:rPr>
            <w:noProof/>
            <w:webHidden/>
          </w:rPr>
          <w:t>19</w:t>
        </w:r>
        <w:r w:rsidR="00067448">
          <w:rPr>
            <w:noProof/>
            <w:webHidden/>
          </w:rPr>
          <w:fldChar w:fldCharType="end"/>
        </w:r>
      </w:hyperlink>
    </w:p>
    <w:p w14:paraId="1448FF25" w14:textId="218C9911" w:rsidR="00067448" w:rsidRDefault="00E34065">
      <w:pPr>
        <w:pStyle w:val="TOC1"/>
        <w:tabs>
          <w:tab w:val="right" w:leader="dot" w:pos="9350"/>
        </w:tabs>
        <w:rPr>
          <w:rFonts w:asciiTheme="minorHAnsi" w:eastAsiaTheme="minorEastAsia" w:hAnsiTheme="minorHAnsi" w:cstheme="minorBidi"/>
          <w:noProof/>
        </w:rPr>
      </w:pPr>
      <w:hyperlink w:anchor="_Toc535572828" w:history="1">
        <w:r w:rsidR="00067448" w:rsidRPr="00E92D38">
          <w:rPr>
            <w:rStyle w:val="Hyperlink"/>
            <w:noProof/>
          </w:rPr>
          <w:t>9. MODEL OUTPUT</w:t>
        </w:r>
        <w:r w:rsidR="00067448">
          <w:rPr>
            <w:noProof/>
            <w:webHidden/>
          </w:rPr>
          <w:tab/>
        </w:r>
        <w:r w:rsidR="00067448">
          <w:rPr>
            <w:noProof/>
            <w:webHidden/>
          </w:rPr>
          <w:fldChar w:fldCharType="begin"/>
        </w:r>
        <w:r w:rsidR="00067448">
          <w:rPr>
            <w:noProof/>
            <w:webHidden/>
          </w:rPr>
          <w:instrText xml:space="preserve"> PAGEREF _Toc535572828 \h </w:instrText>
        </w:r>
        <w:r w:rsidR="00067448">
          <w:rPr>
            <w:noProof/>
            <w:webHidden/>
          </w:rPr>
        </w:r>
        <w:r w:rsidR="00067448">
          <w:rPr>
            <w:noProof/>
            <w:webHidden/>
          </w:rPr>
          <w:fldChar w:fldCharType="separate"/>
        </w:r>
        <w:r w:rsidR="0050587B">
          <w:rPr>
            <w:noProof/>
            <w:webHidden/>
          </w:rPr>
          <w:t>20</w:t>
        </w:r>
        <w:r w:rsidR="00067448">
          <w:rPr>
            <w:noProof/>
            <w:webHidden/>
          </w:rPr>
          <w:fldChar w:fldCharType="end"/>
        </w:r>
      </w:hyperlink>
    </w:p>
    <w:p w14:paraId="4F70F805" w14:textId="02484F78" w:rsidR="00067448" w:rsidRDefault="00E34065">
      <w:pPr>
        <w:pStyle w:val="TOC1"/>
        <w:tabs>
          <w:tab w:val="right" w:leader="dot" w:pos="9350"/>
        </w:tabs>
        <w:rPr>
          <w:rFonts w:asciiTheme="minorHAnsi" w:eastAsiaTheme="minorEastAsia" w:hAnsiTheme="minorHAnsi" w:cstheme="minorBidi"/>
          <w:noProof/>
        </w:rPr>
      </w:pPr>
      <w:hyperlink w:anchor="_Toc535572829" w:history="1">
        <w:r w:rsidR="00067448" w:rsidRPr="00E92D38">
          <w:rPr>
            <w:rStyle w:val="Hyperlink"/>
            <w:noProof/>
          </w:rPr>
          <w:t>9. TOOLS</w:t>
        </w:r>
        <w:r w:rsidR="00067448">
          <w:rPr>
            <w:noProof/>
            <w:webHidden/>
          </w:rPr>
          <w:tab/>
        </w:r>
        <w:r w:rsidR="00067448">
          <w:rPr>
            <w:noProof/>
            <w:webHidden/>
          </w:rPr>
          <w:fldChar w:fldCharType="begin"/>
        </w:r>
        <w:r w:rsidR="00067448">
          <w:rPr>
            <w:noProof/>
            <w:webHidden/>
          </w:rPr>
          <w:instrText xml:space="preserve"> PAGEREF _Toc535572829 \h </w:instrText>
        </w:r>
        <w:r w:rsidR="00067448">
          <w:rPr>
            <w:noProof/>
            <w:webHidden/>
          </w:rPr>
        </w:r>
        <w:r w:rsidR="00067448">
          <w:rPr>
            <w:noProof/>
            <w:webHidden/>
          </w:rPr>
          <w:fldChar w:fldCharType="separate"/>
        </w:r>
        <w:r w:rsidR="0050587B">
          <w:rPr>
            <w:noProof/>
            <w:webHidden/>
          </w:rPr>
          <w:t>21</w:t>
        </w:r>
        <w:r w:rsidR="00067448">
          <w:rPr>
            <w:noProof/>
            <w:webHidden/>
          </w:rPr>
          <w:fldChar w:fldCharType="end"/>
        </w:r>
      </w:hyperlink>
    </w:p>
    <w:p w14:paraId="3BE7BFE4" w14:textId="1FA1913A" w:rsidR="00067448" w:rsidRDefault="00E34065">
      <w:pPr>
        <w:pStyle w:val="TOC1"/>
        <w:tabs>
          <w:tab w:val="right" w:leader="dot" w:pos="9350"/>
        </w:tabs>
        <w:rPr>
          <w:rFonts w:asciiTheme="minorHAnsi" w:eastAsiaTheme="minorEastAsia" w:hAnsiTheme="minorHAnsi" w:cstheme="minorBidi"/>
          <w:noProof/>
        </w:rPr>
      </w:pPr>
      <w:hyperlink w:anchor="_Toc535572830" w:history="1">
        <w:r w:rsidR="00067448" w:rsidRPr="00E92D38">
          <w:rPr>
            <w:rStyle w:val="Hyperlink"/>
            <w:noProof/>
          </w:rPr>
          <w:t>10. PLOTS</w:t>
        </w:r>
        <w:r w:rsidR="00067448">
          <w:rPr>
            <w:noProof/>
            <w:webHidden/>
          </w:rPr>
          <w:tab/>
        </w:r>
        <w:r w:rsidR="00067448">
          <w:rPr>
            <w:noProof/>
            <w:webHidden/>
          </w:rPr>
          <w:fldChar w:fldCharType="begin"/>
        </w:r>
        <w:r w:rsidR="00067448">
          <w:rPr>
            <w:noProof/>
            <w:webHidden/>
          </w:rPr>
          <w:instrText xml:space="preserve"> PAGEREF _Toc535572830 \h </w:instrText>
        </w:r>
        <w:r w:rsidR="00067448">
          <w:rPr>
            <w:noProof/>
            <w:webHidden/>
          </w:rPr>
        </w:r>
        <w:r w:rsidR="00067448">
          <w:rPr>
            <w:noProof/>
            <w:webHidden/>
          </w:rPr>
          <w:fldChar w:fldCharType="separate"/>
        </w:r>
        <w:r w:rsidR="0050587B">
          <w:rPr>
            <w:noProof/>
            <w:webHidden/>
          </w:rPr>
          <w:t>22</w:t>
        </w:r>
        <w:r w:rsidR="00067448">
          <w:rPr>
            <w:noProof/>
            <w:webHidden/>
          </w:rPr>
          <w:fldChar w:fldCharType="end"/>
        </w:r>
      </w:hyperlink>
    </w:p>
    <w:p w14:paraId="44B97322" w14:textId="6DD4A071" w:rsidR="00067448" w:rsidRDefault="00E34065">
      <w:pPr>
        <w:pStyle w:val="TOC1"/>
        <w:tabs>
          <w:tab w:val="right" w:leader="dot" w:pos="9350"/>
        </w:tabs>
        <w:rPr>
          <w:rFonts w:asciiTheme="minorHAnsi" w:eastAsiaTheme="minorEastAsia" w:hAnsiTheme="minorHAnsi" w:cstheme="minorBidi"/>
          <w:noProof/>
        </w:rPr>
      </w:pPr>
      <w:hyperlink w:anchor="_Toc535572831" w:history="1">
        <w:r w:rsidR="00067448" w:rsidRPr="00E92D38">
          <w:rPr>
            <w:rStyle w:val="Hyperlink"/>
            <w:noProof/>
          </w:rPr>
          <w:t>REFERENCES</w:t>
        </w:r>
        <w:r w:rsidR="00067448">
          <w:rPr>
            <w:noProof/>
            <w:webHidden/>
          </w:rPr>
          <w:tab/>
        </w:r>
        <w:r w:rsidR="00067448">
          <w:rPr>
            <w:noProof/>
            <w:webHidden/>
          </w:rPr>
          <w:fldChar w:fldCharType="begin"/>
        </w:r>
        <w:r w:rsidR="00067448">
          <w:rPr>
            <w:noProof/>
            <w:webHidden/>
          </w:rPr>
          <w:instrText xml:space="preserve"> PAGEREF _Toc535572831 \h </w:instrText>
        </w:r>
        <w:r w:rsidR="00067448">
          <w:rPr>
            <w:noProof/>
            <w:webHidden/>
          </w:rPr>
        </w:r>
        <w:r w:rsidR="00067448">
          <w:rPr>
            <w:noProof/>
            <w:webHidden/>
          </w:rPr>
          <w:fldChar w:fldCharType="separate"/>
        </w:r>
        <w:r w:rsidR="0050587B">
          <w:rPr>
            <w:noProof/>
            <w:webHidden/>
          </w:rPr>
          <w:t>23</w:t>
        </w:r>
        <w:r w:rsidR="00067448">
          <w:rPr>
            <w:noProof/>
            <w:webHidden/>
          </w:rPr>
          <w:fldChar w:fldCharType="end"/>
        </w:r>
      </w:hyperlink>
    </w:p>
    <w:p w14:paraId="76B6BA93" w14:textId="1C2E5B39" w:rsidR="00997434" w:rsidRPr="00997434" w:rsidRDefault="000F0343" w:rsidP="0032038D">
      <w:pPr>
        <w:pStyle w:val="Heading1"/>
      </w:pPr>
      <w:r>
        <w:fldChar w:fldCharType="end"/>
      </w:r>
      <w:r w:rsidR="00AD6974">
        <w:br w:type="page"/>
      </w:r>
      <w:bookmarkStart w:id="0" w:name="_Toc535572806"/>
      <w:r w:rsidR="00ED49F8">
        <w:lastRenderedPageBreak/>
        <w:t xml:space="preserve">1. </w:t>
      </w:r>
      <w:r w:rsidR="00546910">
        <w:t>IMPORTANT USAGE INFORMATION</w:t>
      </w:r>
      <w:bookmarkEnd w:id="0"/>
    </w:p>
    <w:p w14:paraId="5B2094CF" w14:textId="77777777" w:rsidR="00EC05BB" w:rsidRDefault="00EC05BB" w:rsidP="007F1B4F">
      <w:pPr>
        <w:jc w:val="both"/>
      </w:pPr>
      <w:r>
        <w:t>The</w:t>
      </w:r>
      <w:r w:rsidR="00C24FC5">
        <w:t xml:space="preserve"> Framework for 0-D </w:t>
      </w:r>
      <w:r w:rsidR="006F0957">
        <w:t xml:space="preserve">Atmospheric </w:t>
      </w:r>
      <w:r w:rsidR="00C24FC5">
        <w:t>Modeling (F0AM</w:t>
      </w:r>
      <w:r w:rsidR="006F0957">
        <w:t>, yes that is a zero</w:t>
      </w:r>
      <w:r>
        <w:t xml:space="preserve">) is </w:t>
      </w:r>
      <w:r w:rsidR="006F0957">
        <w:t xml:space="preserve">exactly what its name implies: a flexible software interface for </w:t>
      </w:r>
      <w:r w:rsidR="006B7534">
        <w:t>simulating chemical systems relevant to atmospheric composition. Let’s break it down:</w:t>
      </w:r>
    </w:p>
    <w:p w14:paraId="0BF9A956" w14:textId="77777777" w:rsidR="00F01D6C" w:rsidRDefault="00F01D6C" w:rsidP="00AA0F42">
      <w:pPr>
        <w:ind w:left="360" w:hanging="360"/>
        <w:jc w:val="both"/>
      </w:pPr>
      <w:r w:rsidRPr="00F01D6C">
        <w:rPr>
          <w:i/>
        </w:rPr>
        <w:t>0-D:</w:t>
      </w:r>
      <w:r>
        <w:t xml:space="preserve"> The model is designed to simulate processes at a single point in space. You can think of this point as a uniform box, if you prefer. It does NOT explicitly simulate transport or mixing processes.</w:t>
      </w:r>
      <w:r w:rsidR="00AA0F42">
        <w:t xml:space="preserve"> Users should be cognizant of the inherent limitations of a 0-D framework.</w:t>
      </w:r>
      <w:r w:rsidR="00FC1405">
        <w:t xml:space="preserve"> Recommended reading includes Chapters 3 and 5 of </w:t>
      </w:r>
      <w:hyperlink r:id="rId9" w:history="1">
        <w:r w:rsidR="00FC1405" w:rsidRPr="00FC1405">
          <w:rPr>
            <w:rStyle w:val="Hyperlink"/>
          </w:rPr>
          <w:t>Jacob’s Atmospheric Chemistry</w:t>
        </w:r>
      </w:hyperlink>
      <w:r w:rsidR="00FC1405">
        <w:t>.</w:t>
      </w:r>
    </w:p>
    <w:p w14:paraId="03E1FD72" w14:textId="77777777" w:rsidR="006B7534" w:rsidRDefault="006B7534" w:rsidP="00AA0F42">
      <w:pPr>
        <w:ind w:left="360" w:hanging="360"/>
        <w:jc w:val="both"/>
      </w:pPr>
      <w:r w:rsidRPr="00F01D6C">
        <w:rPr>
          <w:i/>
        </w:rPr>
        <w:t>Atmospheric Modeling:</w:t>
      </w:r>
      <w:r>
        <w:t xml:space="preserve"> </w:t>
      </w:r>
      <w:r w:rsidR="00F01D6C">
        <w:t xml:space="preserve">The user specifies a set of initial conditions (chemical concentrations and meteorology) and a chemical mechanism. The model then predicts how concentrations evolve over time. The results that come out of the model are </w:t>
      </w:r>
      <w:r w:rsidR="00F01D6C" w:rsidRPr="00F01D6C">
        <w:rPr>
          <w:u w:val="single"/>
        </w:rPr>
        <w:t>output</w:t>
      </w:r>
      <w:r w:rsidR="00F01D6C">
        <w:t>, not data. This is an important distinction –</w:t>
      </w:r>
      <w:r w:rsidR="00350D31">
        <w:t xml:space="preserve">model output is effectively an educated guess, and the term “data” should be reserved for observations of a variable or phenomenon in </w:t>
      </w:r>
      <w:r w:rsidR="00AA0F42">
        <w:t>the real world</w:t>
      </w:r>
      <w:r w:rsidR="00350D31">
        <w:t>.</w:t>
      </w:r>
    </w:p>
    <w:p w14:paraId="0FC4B08B" w14:textId="77777777" w:rsidR="006B7534" w:rsidRDefault="00F01D6C" w:rsidP="00AA0F42">
      <w:pPr>
        <w:ind w:left="360" w:hanging="360"/>
        <w:jc w:val="both"/>
      </w:pPr>
      <w:r w:rsidRPr="00AA0F42">
        <w:rPr>
          <w:i/>
        </w:rPr>
        <w:t>Framework</w:t>
      </w:r>
      <w:r>
        <w:t xml:space="preserve">: </w:t>
      </w:r>
      <w:r w:rsidR="00AA0F42">
        <w:t>The model is designed to accommodate a variety of typical problems, including photochemical chambers and field observations from ground and aircraft. The provided examples show typical setups. It also includes the ability to easily switch between chemical mechanisms.</w:t>
      </w:r>
    </w:p>
    <w:p w14:paraId="07B58BD5" w14:textId="77777777" w:rsidR="006B7534" w:rsidRDefault="006B7534" w:rsidP="007F1B4F">
      <w:pPr>
        <w:jc w:val="both"/>
      </w:pPr>
      <w:r>
        <w:t xml:space="preserve">This model evolved out of the CAFE 1-D canopy model, developed by Glenn Wolfe during his Ph.D. work in Joel Thornton’s lab at the University of Washington. </w:t>
      </w:r>
      <w:r w:rsidR="00813748">
        <w:t>It</w:t>
      </w:r>
      <w:r>
        <w:t xml:space="preserve"> was originally called the University of Washington Chemical Model (UWCM). Since 2011, the model has undergone heavy modifications.</w:t>
      </w:r>
      <w:r w:rsidR="00F01D6C">
        <w:t xml:space="preserve"> Recognizing that the apple has </w:t>
      </w:r>
      <w:r w:rsidR="0038433E">
        <w:t>rolled</w:t>
      </w:r>
      <w:r w:rsidR="00F01D6C">
        <w:t xml:space="preserve"> far from the tree, the model was renamed to F0AM in 2016.</w:t>
      </w:r>
    </w:p>
    <w:p w14:paraId="5AC21ADB" w14:textId="77777777" w:rsidR="005F1658" w:rsidRDefault="005F1658" w:rsidP="007F1B4F">
      <w:pPr>
        <w:jc w:val="both"/>
      </w:pPr>
      <w:r>
        <w:t>Users will need some familiarity with MATLAB to use the model effectively</w:t>
      </w:r>
      <w:r w:rsidR="002002A2">
        <w:t xml:space="preserve">. </w:t>
      </w:r>
      <w:r>
        <w:t>This document describes the overall structure and implementation of the code. A short presentation, F0AM_GettingStarted.pdf, is also included with this readme.</w:t>
      </w:r>
    </w:p>
    <w:p w14:paraId="638D3167" w14:textId="77777777" w:rsidR="00A72AE9" w:rsidRPr="00C45A52" w:rsidRDefault="00FE55FF" w:rsidP="007F1B4F">
      <w:pPr>
        <w:jc w:val="both"/>
        <w:rPr>
          <w:rStyle w:val="IntenseEmphasis"/>
          <w:i w:val="0"/>
        </w:rPr>
      </w:pPr>
      <w:r w:rsidRPr="00C45A52">
        <w:rPr>
          <w:rStyle w:val="IntenseEmphasis"/>
          <w:i w:val="0"/>
        </w:rPr>
        <w:t xml:space="preserve">If you use </w:t>
      </w:r>
      <w:r w:rsidR="00813748" w:rsidRPr="00C45A52">
        <w:rPr>
          <w:rStyle w:val="IntenseEmphasis"/>
          <w:i w:val="0"/>
        </w:rPr>
        <w:t>the</w:t>
      </w:r>
      <w:r w:rsidRPr="00C45A52">
        <w:rPr>
          <w:rStyle w:val="IntenseEmphasis"/>
          <w:i w:val="0"/>
        </w:rPr>
        <w:t xml:space="preserve"> model for a publication, </w:t>
      </w:r>
      <w:r w:rsidR="00670D06" w:rsidRPr="00C45A52">
        <w:rPr>
          <w:rStyle w:val="IntenseEmphasis"/>
          <w:i w:val="0"/>
        </w:rPr>
        <w:t>please</w:t>
      </w:r>
      <w:r w:rsidR="00A72AE9" w:rsidRPr="00C45A52">
        <w:rPr>
          <w:rStyle w:val="IntenseEmphasis"/>
          <w:i w:val="0"/>
        </w:rPr>
        <w:t xml:space="preserve"> do the following:</w:t>
      </w:r>
    </w:p>
    <w:p w14:paraId="3AAD2132" w14:textId="77777777" w:rsidR="00A72AE9" w:rsidRPr="00C45A52" w:rsidRDefault="00A72AE9" w:rsidP="00A72AE9">
      <w:pPr>
        <w:pStyle w:val="ListParagraph"/>
        <w:numPr>
          <w:ilvl w:val="0"/>
          <w:numId w:val="16"/>
        </w:numPr>
        <w:jc w:val="both"/>
        <w:rPr>
          <w:rStyle w:val="IntenseEmphasis"/>
          <w:i w:val="0"/>
        </w:rPr>
      </w:pPr>
      <w:r w:rsidRPr="00C45A52">
        <w:rPr>
          <w:rStyle w:val="IntenseEmphasis"/>
          <w:i w:val="0"/>
        </w:rPr>
        <w:t>Cite the model description paper: G. M. Wolfe, M. M. Marvin, S. J. Roberts, K. R. Travis, and J. Liao, The Framework for 0-D Atmospheric Modeling (F0AM) v3.1, Geoscientific Model Development, doi: 10.5194/gmd-2016-175, 2016.</w:t>
      </w:r>
    </w:p>
    <w:p w14:paraId="1EDF60C5" w14:textId="77777777" w:rsidR="00A72AE9" w:rsidRPr="00C45A52" w:rsidRDefault="00A72AE9" w:rsidP="00A72AE9">
      <w:pPr>
        <w:pStyle w:val="ListParagraph"/>
        <w:numPr>
          <w:ilvl w:val="0"/>
          <w:numId w:val="16"/>
        </w:numPr>
        <w:jc w:val="both"/>
        <w:rPr>
          <w:rStyle w:val="IntenseEmphasis"/>
          <w:i w:val="0"/>
        </w:rPr>
      </w:pPr>
      <w:r w:rsidRPr="00C45A52">
        <w:rPr>
          <w:rStyle w:val="IntenseEmphasis"/>
          <w:i w:val="0"/>
        </w:rPr>
        <w:t>Cite appropriate reference for any chemical mechanisms used</w:t>
      </w:r>
      <w:r w:rsidR="009C57F5" w:rsidRPr="00C45A52">
        <w:rPr>
          <w:rStyle w:val="IntenseEmphasis"/>
          <w:i w:val="0"/>
        </w:rPr>
        <w:t>.</w:t>
      </w:r>
    </w:p>
    <w:p w14:paraId="7A9024BA" w14:textId="77777777" w:rsidR="00A72AE9" w:rsidRPr="00C45A52" w:rsidRDefault="007D352C" w:rsidP="00A72AE9">
      <w:pPr>
        <w:pStyle w:val="ListParagraph"/>
        <w:numPr>
          <w:ilvl w:val="0"/>
          <w:numId w:val="16"/>
        </w:numPr>
        <w:jc w:val="both"/>
        <w:rPr>
          <w:rStyle w:val="IntenseEmphasis"/>
          <w:i w:val="0"/>
        </w:rPr>
      </w:pPr>
      <w:r w:rsidRPr="00C45A52">
        <w:rPr>
          <w:rStyle w:val="IntenseEmphasis"/>
          <w:i w:val="0"/>
        </w:rPr>
        <w:t>Notify</w:t>
      </w:r>
      <w:r w:rsidR="00A72AE9" w:rsidRPr="00C45A52">
        <w:rPr>
          <w:rStyle w:val="IntenseEmphasis"/>
          <w:i w:val="0"/>
        </w:rPr>
        <w:t xml:space="preserve"> </w:t>
      </w:r>
      <w:hyperlink r:id="rId10" w:history="1">
        <w:r w:rsidR="00A72AE9" w:rsidRPr="00C45A52">
          <w:rPr>
            <w:rStyle w:val="IntenseEmphasis"/>
            <w:i w:val="0"/>
          </w:rPr>
          <w:t>f0am.model@gmail.com</w:t>
        </w:r>
      </w:hyperlink>
      <w:r w:rsidR="009C57F5" w:rsidRPr="00C45A52">
        <w:rPr>
          <w:rStyle w:val="IntenseEmphasis"/>
          <w:i w:val="0"/>
        </w:rPr>
        <w:t xml:space="preserve"> </w:t>
      </w:r>
      <w:r w:rsidRPr="00C45A52">
        <w:rPr>
          <w:rStyle w:val="IntenseEmphasis"/>
          <w:i w:val="0"/>
        </w:rPr>
        <w:t xml:space="preserve">or the user forum </w:t>
      </w:r>
      <w:r w:rsidR="009C57F5" w:rsidRPr="00C45A52">
        <w:rPr>
          <w:rStyle w:val="IntenseEmphasis"/>
          <w:i w:val="0"/>
        </w:rPr>
        <w:t>so we can add the paper to our list.</w:t>
      </w:r>
    </w:p>
    <w:p w14:paraId="06DDF87F" w14:textId="77777777" w:rsidR="007C01A7" w:rsidRDefault="009C57F5" w:rsidP="007C01A7">
      <w:r>
        <w:t>Questions or comments can be directed at</w:t>
      </w:r>
      <w:r w:rsidR="00813748">
        <w:t xml:space="preserve"> Glenn</w:t>
      </w:r>
      <w:r w:rsidR="00670D06">
        <w:t xml:space="preserve"> (</w:t>
      </w:r>
      <w:hyperlink r:id="rId11" w:history="1">
        <w:r w:rsidR="00A72AE9" w:rsidRPr="0097264E">
          <w:rPr>
            <w:rStyle w:val="Hyperlink"/>
          </w:rPr>
          <w:t>f0am.model@gmail.com</w:t>
        </w:r>
      </w:hyperlink>
      <w:r w:rsidR="00670D06">
        <w:t>)</w:t>
      </w:r>
      <w:r w:rsidR="00813748">
        <w:t>.</w:t>
      </w:r>
      <w:r w:rsidR="00670D06">
        <w:t xml:space="preserve"> Users are also encouraged to join the user group mailing list (</w:t>
      </w:r>
      <w:hyperlink r:id="rId12" w:history="1">
        <w:r w:rsidRPr="0097264E">
          <w:rPr>
            <w:rStyle w:val="Hyperlink"/>
          </w:rPr>
          <w:t>F0AMusers@googlegroups.com</w:t>
        </w:r>
      </w:hyperlink>
      <w:r>
        <w:t>)</w:t>
      </w:r>
      <w:r w:rsidR="00670D06">
        <w:t>. This is a community tool, so if you produce any code that others might find useful, please share it.</w:t>
      </w:r>
      <w:r w:rsidR="004D0C9D">
        <w:br w:type="page"/>
      </w:r>
    </w:p>
    <w:p w14:paraId="0C92DC9B" w14:textId="77777777" w:rsidR="00F01F3B" w:rsidRDefault="00F01F3B" w:rsidP="007C01A7">
      <w:pPr>
        <w:pStyle w:val="Heading1"/>
      </w:pPr>
      <w:bookmarkStart w:id="1" w:name="_Toc535572807"/>
      <w:r>
        <w:lastRenderedPageBreak/>
        <w:t>2. GENERAL OVERVIEW</w:t>
      </w:r>
      <w:bookmarkEnd w:id="1"/>
    </w:p>
    <w:p w14:paraId="7925F02F" w14:textId="77777777" w:rsidR="00CE4432" w:rsidRDefault="00071950" w:rsidP="00C82F64">
      <w:r>
        <w:t>The following subdirectories are included in the main folder</w:t>
      </w:r>
      <w:r w:rsidR="00CE4432">
        <w:t>. All folders and subfolders must be added to the MATLAB search path. If you are unfamiliar with how to do this, go to the MATLAB help window and search for “changing the search path.”</w:t>
      </w:r>
    </w:p>
    <w:p w14:paraId="3F7C3F06" w14:textId="77777777" w:rsidR="00CC6127" w:rsidRDefault="00CC6127" w:rsidP="00CC6127">
      <w:pPr>
        <w:pStyle w:val="NoSpacing"/>
        <w:tabs>
          <w:tab w:val="left" w:pos="1440"/>
          <w:tab w:val="left" w:pos="1530"/>
        </w:tabs>
        <w:ind w:left="1530" w:hanging="1530"/>
      </w:pPr>
      <w:r>
        <w:rPr>
          <w:b/>
        </w:rPr>
        <w:t>Setups</w:t>
      </w:r>
      <w:r w:rsidRPr="00657CBC">
        <w:rPr>
          <w:b/>
        </w:rPr>
        <w:t>:</w:t>
      </w:r>
      <w:r>
        <w:t xml:space="preserve"> </w:t>
      </w:r>
      <w:r>
        <w:tab/>
        <w:t>Model setup scripts, including the examples.</w:t>
      </w:r>
    </w:p>
    <w:p w14:paraId="1C8A9E13" w14:textId="77777777" w:rsidR="00CC6127" w:rsidRDefault="00CC6127" w:rsidP="00CC6127">
      <w:pPr>
        <w:pStyle w:val="NoSpacing"/>
        <w:tabs>
          <w:tab w:val="left" w:pos="1440"/>
        </w:tabs>
      </w:pPr>
      <w:r>
        <w:rPr>
          <w:b/>
        </w:rPr>
        <w:t>T</w:t>
      </w:r>
      <w:r w:rsidRPr="00657CBC">
        <w:rPr>
          <w:b/>
        </w:rPr>
        <w:t>ools:</w:t>
      </w:r>
      <w:r>
        <w:tab/>
        <w:t>Scripts for manipulating UWCM output.</w:t>
      </w:r>
    </w:p>
    <w:p w14:paraId="0CDF1107" w14:textId="77777777" w:rsidR="00CC6127" w:rsidRPr="006B127F" w:rsidRDefault="00CC6127" w:rsidP="00CC6127">
      <w:pPr>
        <w:pStyle w:val="NoSpacing"/>
        <w:tabs>
          <w:tab w:val="left" w:pos="1440"/>
        </w:tabs>
      </w:pPr>
      <w:r>
        <w:rPr>
          <w:b/>
        </w:rPr>
        <w:t>P</w:t>
      </w:r>
      <w:r w:rsidRPr="006B127F">
        <w:rPr>
          <w:b/>
        </w:rPr>
        <w:t>lots:</w:t>
      </w:r>
      <w:r>
        <w:rPr>
          <w:b/>
        </w:rPr>
        <w:tab/>
      </w:r>
      <w:r>
        <w:t>Scripts for plotting model output.</w:t>
      </w:r>
    </w:p>
    <w:p w14:paraId="649CF004" w14:textId="77777777" w:rsidR="00867EBC" w:rsidRDefault="00EC05BB" w:rsidP="00CC6127">
      <w:pPr>
        <w:pStyle w:val="NoSpacing"/>
        <w:tabs>
          <w:tab w:val="left" w:pos="1440"/>
          <w:tab w:val="left" w:pos="1530"/>
        </w:tabs>
        <w:ind w:left="1530" w:hanging="1530"/>
      </w:pPr>
      <w:r>
        <w:rPr>
          <w:b/>
        </w:rPr>
        <w:t>C</w:t>
      </w:r>
      <w:r w:rsidR="00657CBC" w:rsidRPr="00657CBC">
        <w:rPr>
          <w:b/>
        </w:rPr>
        <w:t>hem</w:t>
      </w:r>
      <w:r w:rsidR="00071950" w:rsidRPr="00657CBC">
        <w:rPr>
          <w:b/>
        </w:rPr>
        <w:t>:</w:t>
      </w:r>
      <w:r w:rsidR="00071950">
        <w:t xml:space="preserve"> </w:t>
      </w:r>
      <w:r w:rsidR="006B127F">
        <w:tab/>
      </w:r>
      <w:r w:rsidR="00867EBC">
        <w:t>Chemical mechanisms</w:t>
      </w:r>
      <w:r w:rsidR="00AA5A3A">
        <w:t>, photolysis code</w:t>
      </w:r>
    </w:p>
    <w:p w14:paraId="73B0A550" w14:textId="77777777" w:rsidR="00EC05BB" w:rsidRDefault="00EC05BB" w:rsidP="00CC6127">
      <w:pPr>
        <w:pStyle w:val="NoSpacing"/>
        <w:tabs>
          <w:tab w:val="left" w:pos="1440"/>
          <w:tab w:val="left" w:pos="1530"/>
        </w:tabs>
        <w:ind w:left="1530" w:hanging="1530"/>
      </w:pPr>
      <w:r>
        <w:rPr>
          <w:b/>
        </w:rPr>
        <w:t>Docs:</w:t>
      </w:r>
      <w:r>
        <w:tab/>
      </w:r>
      <w:r w:rsidR="00867EBC">
        <w:t>Documentation</w:t>
      </w:r>
      <w:r w:rsidR="00CC6127">
        <w:t xml:space="preserve"> and tutorials</w:t>
      </w:r>
    </w:p>
    <w:p w14:paraId="5AC2E26D" w14:textId="77777777" w:rsidR="00071950" w:rsidRDefault="00EC05BB" w:rsidP="00CC6127">
      <w:pPr>
        <w:pStyle w:val="NoSpacing"/>
        <w:tabs>
          <w:tab w:val="left" w:pos="1440"/>
          <w:tab w:val="left" w:pos="1530"/>
        </w:tabs>
        <w:ind w:left="1530" w:hanging="1530"/>
      </w:pPr>
      <w:r>
        <w:rPr>
          <w:b/>
        </w:rPr>
        <w:t>Runs</w:t>
      </w:r>
      <w:r w:rsidR="00071950" w:rsidRPr="00657CBC">
        <w:rPr>
          <w:b/>
        </w:rPr>
        <w:t>:</w:t>
      </w:r>
      <w:r w:rsidR="00071950">
        <w:t xml:space="preserve"> </w:t>
      </w:r>
      <w:r w:rsidR="006B127F">
        <w:tab/>
      </w:r>
      <w:r w:rsidR="004D0C9D">
        <w:t>D</w:t>
      </w:r>
      <w:r w:rsidR="00071950">
        <w:t>efault folder for saving model output in dated sub-directories</w:t>
      </w:r>
    </w:p>
    <w:p w14:paraId="01754CE3" w14:textId="77777777" w:rsidR="006B127F" w:rsidRDefault="001A72DF" w:rsidP="00CC6127">
      <w:pPr>
        <w:pStyle w:val="NoSpacing"/>
        <w:tabs>
          <w:tab w:val="left" w:pos="1440"/>
          <w:tab w:val="left" w:pos="1530"/>
        </w:tabs>
        <w:ind w:left="1530" w:hanging="1530"/>
      </w:pPr>
      <w:r>
        <w:rPr>
          <w:b/>
        </w:rPr>
        <w:t>Core</w:t>
      </w:r>
      <w:r w:rsidR="006B127F" w:rsidRPr="00657CBC">
        <w:rPr>
          <w:b/>
        </w:rPr>
        <w:t>:</w:t>
      </w:r>
      <w:r w:rsidR="006B127F">
        <w:t xml:space="preserve"> </w:t>
      </w:r>
      <w:r w:rsidR="006B127F">
        <w:tab/>
        <w:t>Core scr</w:t>
      </w:r>
      <w:r w:rsidR="00867EBC">
        <w:t>ipts and functions for the model</w:t>
      </w:r>
      <w:r w:rsidR="006B127F">
        <w:t>.</w:t>
      </w:r>
    </w:p>
    <w:p w14:paraId="0C13596A" w14:textId="77777777" w:rsidR="00CE4432" w:rsidRPr="006B127F" w:rsidRDefault="00CE4432" w:rsidP="00CE4432">
      <w:pPr>
        <w:pStyle w:val="NoSpacing"/>
        <w:tabs>
          <w:tab w:val="left" w:pos="1530"/>
        </w:tabs>
      </w:pPr>
    </w:p>
    <w:p w14:paraId="5D59ECC8" w14:textId="77777777" w:rsidR="00071950" w:rsidRDefault="00B4041F" w:rsidP="00E02961">
      <w:r>
        <w:t>Model runs are executed with the following function call:</w:t>
      </w:r>
    </w:p>
    <w:p w14:paraId="5DDD9F9D" w14:textId="77777777" w:rsidR="00B67A99" w:rsidRPr="00E02961" w:rsidRDefault="00493F6F" w:rsidP="00E02961">
      <w:pPr>
        <w:pStyle w:val="CodeBlock"/>
        <w:rPr>
          <w:color w:val="548DD4" w:themeColor="text2" w:themeTint="99"/>
        </w:rPr>
      </w:pPr>
      <w:r w:rsidRPr="00493F6F">
        <w:t>S =</w:t>
      </w:r>
      <w:r w:rsidR="00C05646">
        <w:t xml:space="preserve"> F0AM_ModelCore(Met,InitConc,</w:t>
      </w:r>
      <w:r w:rsidRPr="00493F6F">
        <w:t>ChemFiles,BkgdConc,ModelOptions,SolarParam);</w:t>
      </w:r>
    </w:p>
    <w:p w14:paraId="1A414239" w14:textId="77777777" w:rsidR="00B27B8B" w:rsidRPr="00B67A99" w:rsidRDefault="00B27B8B" w:rsidP="00D61120">
      <w:pPr>
        <w:pStyle w:val="NoSpacing"/>
        <w:tabs>
          <w:tab w:val="left" w:pos="1530"/>
        </w:tabs>
        <w:rPr>
          <w:u w:val="single"/>
        </w:rPr>
      </w:pPr>
      <w:r w:rsidRPr="00B67A99">
        <w:rPr>
          <w:u w:val="single"/>
        </w:rPr>
        <w:t>INPUTS:</w:t>
      </w:r>
    </w:p>
    <w:p w14:paraId="549645AB" w14:textId="77777777" w:rsidR="00F01F3B" w:rsidRDefault="00187DC9" w:rsidP="00D61120">
      <w:pPr>
        <w:pStyle w:val="NoSpacing"/>
        <w:tabs>
          <w:tab w:val="left" w:pos="1530"/>
        </w:tabs>
      </w:pPr>
      <w:r w:rsidRPr="00D61120">
        <w:rPr>
          <w:b/>
        </w:rPr>
        <w:t>Met:</w:t>
      </w:r>
      <w:r>
        <w:tab/>
      </w:r>
      <w:r w:rsidR="00D61120">
        <w:t>M</w:t>
      </w:r>
      <w:r>
        <w:t>eteorological variables</w:t>
      </w:r>
      <w:r w:rsidR="00D61120">
        <w:t xml:space="preserve"> (2-column cell array)</w:t>
      </w:r>
    </w:p>
    <w:p w14:paraId="23FB9D78" w14:textId="77777777" w:rsidR="00187DC9" w:rsidRDefault="00187DC9" w:rsidP="00D61120">
      <w:pPr>
        <w:pStyle w:val="NoSpacing"/>
        <w:tabs>
          <w:tab w:val="left" w:pos="1530"/>
        </w:tabs>
      </w:pPr>
      <w:r w:rsidRPr="00D61120">
        <w:rPr>
          <w:b/>
        </w:rPr>
        <w:t>InitConc:</w:t>
      </w:r>
      <w:r>
        <w:tab/>
      </w:r>
      <w:r w:rsidR="00D61120">
        <w:t>Initial chemical concentrations (3-column cell array)</w:t>
      </w:r>
    </w:p>
    <w:p w14:paraId="06D4D119" w14:textId="77777777" w:rsidR="00187DC9" w:rsidRDefault="00187DC9" w:rsidP="00D61120">
      <w:pPr>
        <w:pStyle w:val="NoSpacing"/>
        <w:tabs>
          <w:tab w:val="left" w:pos="1530"/>
        </w:tabs>
      </w:pPr>
      <w:r w:rsidRPr="00D61120">
        <w:rPr>
          <w:b/>
        </w:rPr>
        <w:t>ChemFiles:</w:t>
      </w:r>
      <w:r w:rsidR="00D61120">
        <w:tab/>
        <w:t>Names of all chemistry sub-mechanisms (cell array)</w:t>
      </w:r>
    </w:p>
    <w:p w14:paraId="2D667104" w14:textId="77777777" w:rsidR="00187DC9" w:rsidRDefault="00187DC9" w:rsidP="00D61120">
      <w:pPr>
        <w:pStyle w:val="NoSpacing"/>
        <w:tabs>
          <w:tab w:val="left" w:pos="1530"/>
        </w:tabs>
      </w:pPr>
      <w:r w:rsidRPr="00D61120">
        <w:rPr>
          <w:b/>
        </w:rPr>
        <w:t>BkgdConc:</w:t>
      </w:r>
      <w:r w:rsidR="00D61120">
        <w:tab/>
        <w:t xml:space="preserve">Background chemical concentrations for dilution (2-column cell array) </w:t>
      </w:r>
    </w:p>
    <w:p w14:paraId="4E0A847D" w14:textId="77777777" w:rsidR="00187DC9" w:rsidRDefault="00187DC9" w:rsidP="00D61120">
      <w:pPr>
        <w:pStyle w:val="NoSpacing"/>
        <w:tabs>
          <w:tab w:val="left" w:pos="1530"/>
        </w:tabs>
      </w:pPr>
      <w:r w:rsidRPr="00D61120">
        <w:rPr>
          <w:b/>
        </w:rPr>
        <w:t>ModelOptions:</w:t>
      </w:r>
      <w:r w:rsidR="00D61120">
        <w:tab/>
      </w:r>
      <w:r w:rsidR="007C01A7">
        <w:t>P</w:t>
      </w:r>
      <w:r w:rsidR="003E78C3">
        <w:t>arameters for model execution and output (structure array)</w:t>
      </w:r>
    </w:p>
    <w:p w14:paraId="048987AE" w14:textId="77777777" w:rsidR="007C01A7" w:rsidRPr="007C01A7" w:rsidRDefault="007C01A7" w:rsidP="00D61120">
      <w:pPr>
        <w:pStyle w:val="NoSpacing"/>
        <w:tabs>
          <w:tab w:val="left" w:pos="1530"/>
        </w:tabs>
      </w:pPr>
      <w:r>
        <w:rPr>
          <w:b/>
        </w:rPr>
        <w:t>SolarParam:</w:t>
      </w:r>
      <w:r>
        <w:rPr>
          <w:b/>
        </w:rPr>
        <w:tab/>
      </w:r>
      <w:r>
        <w:t xml:space="preserve">(optional) Parameters for </w:t>
      </w:r>
      <w:r w:rsidR="00425F72">
        <w:t>running in solar cycle mode (structure array)</w:t>
      </w:r>
    </w:p>
    <w:p w14:paraId="2B26D0A4" w14:textId="77777777" w:rsidR="00C21C7F" w:rsidRDefault="00C21C7F" w:rsidP="003E78C3">
      <w:pPr>
        <w:pStyle w:val="NoSpacing"/>
      </w:pPr>
    </w:p>
    <w:p w14:paraId="0B1EE06C" w14:textId="77777777" w:rsidR="00872D2D" w:rsidRDefault="00872D2D" w:rsidP="00C82F64">
      <w:r w:rsidRPr="00746295">
        <w:t>OUTPUT</w:t>
      </w:r>
      <w:r w:rsidR="00AB3E43">
        <w:t xml:space="preserve"> is given as a structure</w:t>
      </w:r>
      <w:r w:rsidR="00981BB6">
        <w:t>,</w:t>
      </w:r>
      <w:r w:rsidR="00B67A99">
        <w:t xml:space="preserve"> S,</w:t>
      </w:r>
      <w:r w:rsidR="00981BB6">
        <w:t xml:space="preserve"> described </w:t>
      </w:r>
      <w:r w:rsidR="00B67A99">
        <w:t xml:space="preserve">in </w:t>
      </w:r>
      <w:hyperlink w:anchor="_9._MODEL_OUTPUT" w:history="1">
        <w:r w:rsidR="00B67A99" w:rsidRPr="00B67A99">
          <w:rPr>
            <w:rStyle w:val="Hyperlink"/>
          </w:rPr>
          <w:t>Model Output</w:t>
        </w:r>
      </w:hyperlink>
      <w:r w:rsidR="00AB3E43">
        <w:t>.</w:t>
      </w:r>
    </w:p>
    <w:p w14:paraId="3A945598" w14:textId="77777777" w:rsidR="00E9452D" w:rsidRDefault="00AB3E43" w:rsidP="00C82F64">
      <w:r>
        <w:t>Input and output variables are described in detail</w:t>
      </w:r>
      <w:r w:rsidR="009B3B78">
        <w:t xml:space="preserve"> below</w:t>
      </w:r>
      <w:r w:rsidR="00C21C7F">
        <w:t>.</w:t>
      </w:r>
      <w:r w:rsidR="00187DC9">
        <w:t xml:space="preserve"> </w:t>
      </w:r>
      <w:r w:rsidR="00425F72">
        <w:t xml:space="preserve">New users are encouraged to look </w:t>
      </w:r>
      <w:r w:rsidR="00C24FC5">
        <w:t xml:space="preserve">at the example setups (under </w:t>
      </w:r>
      <w:r w:rsidR="00C03781">
        <w:t>\Setups\</w:t>
      </w:r>
      <w:r w:rsidR="00425F72">
        <w:t>Examples)</w:t>
      </w:r>
      <w:r>
        <w:t>, which include a range of typical model uses.</w:t>
      </w:r>
    </w:p>
    <w:p w14:paraId="67A47132" w14:textId="77777777" w:rsidR="00E9452D" w:rsidRDefault="00E9452D" w:rsidP="00187DC9">
      <w:pPr>
        <w:pStyle w:val="NoSpacing"/>
        <w:tabs>
          <w:tab w:val="left" w:pos="0"/>
          <w:tab w:val="left" w:pos="1350"/>
        </w:tabs>
        <w:rPr>
          <w:b/>
        </w:rPr>
      </w:pPr>
      <w:r w:rsidRPr="00E9452D">
        <w:rPr>
          <w:b/>
        </w:rPr>
        <w:t>ExampleSetup_Chamber</w:t>
      </w:r>
    </w:p>
    <w:p w14:paraId="2A978839" w14:textId="77777777" w:rsidR="005F1658" w:rsidRPr="00E9452D" w:rsidRDefault="005F1658" w:rsidP="00187DC9">
      <w:pPr>
        <w:pStyle w:val="NoSpacing"/>
        <w:tabs>
          <w:tab w:val="left" w:pos="0"/>
          <w:tab w:val="left" w:pos="1350"/>
        </w:tabs>
        <w:rPr>
          <w:b/>
        </w:rPr>
      </w:pPr>
      <w:r>
        <w:rPr>
          <w:b/>
        </w:rPr>
        <w:t>ExampleSetup_LagrangianPlume</w:t>
      </w:r>
    </w:p>
    <w:p w14:paraId="1251AC41" w14:textId="77777777" w:rsidR="00E9452D" w:rsidRPr="00E9452D" w:rsidRDefault="00E9452D" w:rsidP="00187DC9">
      <w:pPr>
        <w:pStyle w:val="NoSpacing"/>
        <w:tabs>
          <w:tab w:val="left" w:pos="0"/>
          <w:tab w:val="left" w:pos="1350"/>
        </w:tabs>
        <w:rPr>
          <w:b/>
        </w:rPr>
      </w:pPr>
      <w:r w:rsidRPr="00E9452D">
        <w:rPr>
          <w:b/>
        </w:rPr>
        <w:t>ExampleSetup_DielCycle</w:t>
      </w:r>
    </w:p>
    <w:p w14:paraId="624A0045" w14:textId="77777777" w:rsidR="00E9452D" w:rsidRDefault="00E9452D" w:rsidP="00187DC9">
      <w:pPr>
        <w:pStyle w:val="NoSpacing"/>
        <w:tabs>
          <w:tab w:val="left" w:pos="0"/>
          <w:tab w:val="left" w:pos="1350"/>
        </w:tabs>
        <w:rPr>
          <w:b/>
        </w:rPr>
      </w:pPr>
      <w:r w:rsidRPr="00E9452D">
        <w:rPr>
          <w:b/>
        </w:rPr>
        <w:t>ExampleSetup_FlightSS</w:t>
      </w:r>
    </w:p>
    <w:p w14:paraId="4BF93BEB" w14:textId="77777777" w:rsidR="00042012" w:rsidRPr="00E9452D" w:rsidRDefault="00B52C35" w:rsidP="00187DC9">
      <w:pPr>
        <w:pStyle w:val="NoSpacing"/>
        <w:tabs>
          <w:tab w:val="left" w:pos="0"/>
          <w:tab w:val="left" w:pos="1350"/>
        </w:tabs>
        <w:rPr>
          <w:b/>
        </w:rPr>
      </w:pPr>
      <w:r>
        <w:rPr>
          <w:b/>
        </w:rPr>
        <w:t>ExampleSetup_MechCompare</w:t>
      </w:r>
    </w:p>
    <w:p w14:paraId="337C92F1" w14:textId="77777777" w:rsidR="00425F72" w:rsidRDefault="00425F72" w:rsidP="00187DC9">
      <w:pPr>
        <w:pStyle w:val="NoSpacing"/>
        <w:tabs>
          <w:tab w:val="left" w:pos="0"/>
          <w:tab w:val="left" w:pos="1350"/>
        </w:tabs>
      </w:pPr>
    </w:p>
    <w:p w14:paraId="4D1E08F5" w14:textId="77777777" w:rsidR="009B3B78" w:rsidRDefault="00AB3E43" w:rsidP="00C308F3">
      <w:r w:rsidRPr="00C308F3">
        <w:t>NOTE ON TERMINOLOGY:</w:t>
      </w:r>
      <w:r>
        <w:t xml:space="preserve"> A model </w:t>
      </w:r>
      <w:r w:rsidRPr="00AB3E43">
        <w:rPr>
          <w:i/>
        </w:rPr>
        <w:t>run</w:t>
      </w:r>
      <w:r>
        <w:t xml:space="preserve"> </w:t>
      </w:r>
      <w:r w:rsidR="00B33DA2">
        <w:t xml:space="preserve">refers to a single </w:t>
      </w:r>
      <w:r>
        <w:t>model call</w:t>
      </w:r>
      <w:r w:rsidR="00B33DA2">
        <w:t xml:space="preserve">, while a model </w:t>
      </w:r>
      <w:r w:rsidR="00B33DA2" w:rsidRPr="00B33DA2">
        <w:rPr>
          <w:i/>
        </w:rPr>
        <w:t>step</w:t>
      </w:r>
      <w:r w:rsidR="00B33DA2">
        <w:t xml:space="preserve"> refers to model execution for a single set of initial </w:t>
      </w:r>
      <w:r w:rsidR="0015129B">
        <w:t xml:space="preserve">meteorological and chemical </w:t>
      </w:r>
      <w:r w:rsidR="00B33DA2">
        <w:t xml:space="preserve">conditions. There can be multiple </w:t>
      </w:r>
      <w:r w:rsidR="00B33DA2" w:rsidRPr="00B33DA2">
        <w:rPr>
          <w:i/>
        </w:rPr>
        <w:t>steps</w:t>
      </w:r>
      <w:r w:rsidR="00B33DA2">
        <w:t xml:space="preserve"> within a </w:t>
      </w:r>
      <w:r w:rsidR="00B33DA2" w:rsidRPr="00B33DA2">
        <w:rPr>
          <w:i/>
        </w:rPr>
        <w:t>run</w:t>
      </w:r>
      <w:r>
        <w:t>.</w:t>
      </w:r>
    </w:p>
    <w:p w14:paraId="144A7DF1" w14:textId="77777777" w:rsidR="009B3B78" w:rsidRDefault="00042012" w:rsidP="00C308F3">
      <w:r w:rsidRPr="00C308F3">
        <w:t>NOTE ON INPUT REPLICATION</w:t>
      </w:r>
      <w:r w:rsidR="00864B02" w:rsidRPr="00C308F3">
        <w:t>: Most</w:t>
      </w:r>
      <w:r w:rsidR="00864B02">
        <w:t xml:space="preserve"> of the inputs in</w:t>
      </w:r>
      <w:r w:rsidR="009B3B78">
        <w:t xml:space="preserve"> Met and InitConc can be specified as either a scalar or a 1-D column array. All variables specified as arrays must be of the same length</w:t>
      </w:r>
      <w:r w:rsidR="00EB7C50">
        <w:t xml:space="preserve">; this length determines the number of model steps. Any variables specified as scalars </w:t>
      </w:r>
      <w:r w:rsidR="00A34689">
        <w:t>are</w:t>
      </w:r>
      <w:r w:rsidR="00EB7C50">
        <w:t xml:space="preserve"> assumed </w:t>
      </w:r>
      <w:r w:rsidR="00A34689">
        <w:t>constant</w:t>
      </w:r>
      <w:r w:rsidR="00EB7C50">
        <w:t xml:space="preserve"> for all model steps. </w:t>
      </w:r>
    </w:p>
    <w:p w14:paraId="08CE3F5A" w14:textId="77777777" w:rsidR="005C55FD" w:rsidRDefault="005C55FD">
      <w:pPr>
        <w:spacing w:after="0" w:line="240" w:lineRule="auto"/>
        <w:rPr>
          <w:rFonts w:ascii="Cambria" w:eastAsia="Times New Roman" w:hAnsi="Cambria"/>
          <w:b/>
          <w:bCs/>
          <w:color w:val="365F91"/>
          <w:sz w:val="28"/>
          <w:szCs w:val="28"/>
        </w:rPr>
      </w:pPr>
      <w:r>
        <w:br w:type="page"/>
      </w:r>
    </w:p>
    <w:p w14:paraId="6B610708" w14:textId="77777777" w:rsidR="00ED49F8" w:rsidRPr="00C21C7F" w:rsidRDefault="00AD6974" w:rsidP="00C2137F">
      <w:pPr>
        <w:pStyle w:val="Heading1"/>
        <w:rPr>
          <w:rStyle w:val="Emphasis"/>
          <w:i w:val="0"/>
          <w:iCs w:val="0"/>
        </w:rPr>
      </w:pPr>
      <w:bookmarkStart w:id="2" w:name="_3._METEOROLOGY"/>
      <w:bookmarkStart w:id="3" w:name="_Toc535572808"/>
      <w:bookmarkEnd w:id="2"/>
      <w:r>
        <w:lastRenderedPageBreak/>
        <w:t>3</w:t>
      </w:r>
      <w:r w:rsidR="00ED49F8">
        <w:t xml:space="preserve">. </w:t>
      </w:r>
      <w:r>
        <w:t>METEOROLOGY</w:t>
      </w:r>
      <w:bookmarkEnd w:id="3"/>
    </w:p>
    <w:p w14:paraId="0457A59C" w14:textId="77777777" w:rsidR="009E09D0" w:rsidRDefault="000F1FDB" w:rsidP="00013C49">
      <w:r w:rsidRPr="00B33DA2">
        <w:rPr>
          <w:b/>
        </w:rPr>
        <w:t>Met</w:t>
      </w:r>
      <w:r>
        <w:t xml:space="preserve"> is a 2-c</w:t>
      </w:r>
      <w:r w:rsidR="00013C49">
        <w:t>olumn cell array containing all meteorological inputs. The first column contains variable names, while the</w:t>
      </w:r>
      <w:r w:rsidR="00EB7C50">
        <w:t xml:space="preserve"> second column contains values. </w:t>
      </w:r>
      <w:r w:rsidR="000F1121">
        <w:t xml:space="preserve">The user must specify pressure, </w:t>
      </w:r>
      <w:r w:rsidR="00E5652A">
        <w:t>temperature</w:t>
      </w:r>
      <w:r w:rsidR="000F1121">
        <w:t>, and either H2O or RH. O</w:t>
      </w:r>
      <w:r w:rsidR="00E5652A">
        <w:t>ther variables are optional and setup-dependent</w:t>
      </w:r>
      <w:r w:rsidR="00EB7C50">
        <w:t>.</w:t>
      </w:r>
    </w:p>
    <w:p w14:paraId="31791422" w14:textId="77777777" w:rsidR="000F1121" w:rsidRDefault="000F1121" w:rsidP="00013C49">
      <w:r w:rsidRPr="00A34689">
        <w:t xml:space="preserve">All Met variables are available for building up reaction mechanisms. Users can add new variables by specifying them in the </w:t>
      </w:r>
      <w:r w:rsidRPr="00A34689">
        <w:rPr>
          <w:b/>
        </w:rPr>
        <w:t>InitializeMet</w:t>
      </w:r>
      <w:r w:rsidRPr="00A34689">
        <w:t xml:space="preserve"> function, located in the \Core directory.</w:t>
      </w:r>
    </w:p>
    <w:p w14:paraId="0D063A9D" w14:textId="77777777" w:rsidR="009E09D0" w:rsidRPr="004B1FB6" w:rsidRDefault="009E09D0" w:rsidP="00A632A9">
      <w:pPr>
        <w:pStyle w:val="subhead"/>
      </w:pPr>
      <w:r w:rsidRPr="004B1FB6">
        <w:t>Basic Meteorology</w:t>
      </w:r>
    </w:p>
    <w:p w14:paraId="43035FD8" w14:textId="77777777" w:rsidR="009E09D0" w:rsidRDefault="009E09D0" w:rsidP="001A1C01">
      <w:pPr>
        <w:pStyle w:val="NoSpacing"/>
        <w:tabs>
          <w:tab w:val="left" w:pos="1440"/>
        </w:tabs>
        <w:ind w:left="1800" w:hanging="1800"/>
      </w:pPr>
      <w:r w:rsidRPr="00AE4FFF">
        <w:rPr>
          <w:b/>
        </w:rPr>
        <w:t>P:</w:t>
      </w:r>
      <w:r>
        <w:t xml:space="preserve"> </w:t>
      </w:r>
      <w:r>
        <w:tab/>
        <w:t>Pressure (mbar). Required input.</w:t>
      </w:r>
    </w:p>
    <w:p w14:paraId="7380ADE5" w14:textId="77777777" w:rsidR="009E09D0" w:rsidRDefault="009E09D0" w:rsidP="001A1C01">
      <w:pPr>
        <w:pStyle w:val="NoSpacing"/>
        <w:tabs>
          <w:tab w:val="left" w:pos="1440"/>
        </w:tabs>
        <w:ind w:left="1800" w:hanging="1800"/>
      </w:pPr>
      <w:r w:rsidRPr="00AE4FFF">
        <w:rPr>
          <w:b/>
        </w:rPr>
        <w:t>T:</w:t>
      </w:r>
      <w:r>
        <w:t xml:space="preserve"> </w:t>
      </w:r>
      <w:r>
        <w:tab/>
        <w:t>Temperature (K). Required input.</w:t>
      </w:r>
    </w:p>
    <w:p w14:paraId="2A9C0E86" w14:textId="77777777" w:rsidR="009E09D0" w:rsidRDefault="009E09D0" w:rsidP="001A1C01">
      <w:pPr>
        <w:pStyle w:val="NoSpacing"/>
        <w:tabs>
          <w:tab w:val="left" w:pos="1440"/>
        </w:tabs>
        <w:ind w:left="1800" w:hanging="1800"/>
      </w:pPr>
      <w:r w:rsidRPr="00AE4FFF">
        <w:rPr>
          <w:b/>
        </w:rPr>
        <w:t>H2O:</w:t>
      </w:r>
      <w:r>
        <w:t xml:space="preserve"> </w:t>
      </w:r>
      <w:r>
        <w:tab/>
        <w:t>Water vapor number density (molec cm</w:t>
      </w:r>
      <w:r w:rsidRPr="00013C49">
        <w:rPr>
          <w:vertAlign w:val="superscript"/>
        </w:rPr>
        <w:t>-3</w:t>
      </w:r>
      <w:r>
        <w:t>). Takes priority over RH if both specified.</w:t>
      </w:r>
    </w:p>
    <w:p w14:paraId="3FE5E68C" w14:textId="77777777" w:rsidR="009E09D0" w:rsidRDefault="009E09D0" w:rsidP="001A1C01">
      <w:pPr>
        <w:pStyle w:val="NoSpacing"/>
        <w:tabs>
          <w:tab w:val="left" w:pos="1440"/>
        </w:tabs>
        <w:ind w:left="1800" w:hanging="1800"/>
      </w:pPr>
      <w:r>
        <w:rPr>
          <w:b/>
        </w:rPr>
        <w:t>RH:</w:t>
      </w:r>
      <w:r w:rsidR="00542670">
        <w:tab/>
        <w:t>Relative humidity (%).</w:t>
      </w:r>
    </w:p>
    <w:p w14:paraId="71CA67B7" w14:textId="77777777" w:rsidR="00E46141" w:rsidRDefault="00E46141" w:rsidP="001A1C01">
      <w:pPr>
        <w:pStyle w:val="NoSpacing"/>
        <w:tabs>
          <w:tab w:val="left" w:pos="1440"/>
        </w:tabs>
        <w:ind w:left="1800" w:hanging="1800"/>
      </w:pPr>
      <w:r>
        <w:rPr>
          <w:b/>
        </w:rPr>
        <w:tab/>
      </w:r>
      <w:r w:rsidRPr="00A34689">
        <w:t>NOTE: water vapor is a required input (either RH or H2O).</w:t>
      </w:r>
    </w:p>
    <w:p w14:paraId="7CF9D608" w14:textId="77777777" w:rsidR="008E4637" w:rsidRDefault="008E4637" w:rsidP="001A1C01">
      <w:pPr>
        <w:pStyle w:val="NoSpacing"/>
        <w:tabs>
          <w:tab w:val="left" w:pos="1440"/>
        </w:tabs>
        <w:ind w:left="1800" w:hanging="1800"/>
      </w:pPr>
    </w:p>
    <w:p w14:paraId="1794E92B" w14:textId="77777777" w:rsidR="008E4637" w:rsidRPr="008E4637" w:rsidRDefault="008E4637" w:rsidP="001A1C01">
      <w:pPr>
        <w:pStyle w:val="NoSpacing"/>
        <w:tabs>
          <w:tab w:val="left" w:pos="1440"/>
        </w:tabs>
        <w:ind w:left="1800" w:hanging="1800"/>
      </w:pPr>
      <w:r w:rsidRPr="00A632A9">
        <w:rPr>
          <w:rStyle w:val="subheadChar"/>
          <w:rFonts w:eastAsia="Calibri"/>
        </w:rPr>
        <w:t xml:space="preserve">Dilution </w:t>
      </w:r>
      <w:r>
        <w:t xml:space="preserve">(also see </w:t>
      </w:r>
      <w:hyperlink w:anchor="_6._DILUTION" w:history="1">
        <w:r w:rsidRPr="008E4637">
          <w:rPr>
            <w:rStyle w:val="Hyperlink"/>
          </w:rPr>
          <w:t>Dilution</w:t>
        </w:r>
      </w:hyperlink>
      <w:r>
        <w:t>)</w:t>
      </w:r>
    </w:p>
    <w:p w14:paraId="46C1DEA1" w14:textId="77777777" w:rsidR="000647ED" w:rsidRPr="009D0F28" w:rsidRDefault="000647ED" w:rsidP="000647ED">
      <w:pPr>
        <w:pStyle w:val="NoSpacing"/>
        <w:tabs>
          <w:tab w:val="left" w:pos="1440"/>
        </w:tabs>
        <w:ind w:left="1800" w:hanging="1800"/>
      </w:pPr>
      <w:r w:rsidRPr="00A34689">
        <w:rPr>
          <w:b/>
        </w:rPr>
        <w:t>kdil:</w:t>
      </w:r>
      <w:r w:rsidRPr="00A34689">
        <w:t xml:space="preserve"> </w:t>
      </w:r>
      <w:r w:rsidRPr="00A34689">
        <w:tab/>
        <w:t>First-order rate constant for dilution (s</w:t>
      </w:r>
      <w:r w:rsidRPr="00A34689">
        <w:rPr>
          <w:vertAlign w:val="superscript"/>
        </w:rPr>
        <w:t>-1</w:t>
      </w:r>
      <w:r w:rsidRPr="00A34689">
        <w:t xml:space="preserve">). </w:t>
      </w:r>
      <w:r w:rsidRPr="00A34689">
        <w:rPr>
          <w:i/>
        </w:rPr>
        <w:t>DEFAULT: 0.</w:t>
      </w:r>
      <w:r w:rsidR="009D0F28">
        <w:rPr>
          <w:i/>
        </w:rPr>
        <w:t xml:space="preserve"> </w:t>
      </w:r>
    </w:p>
    <w:p w14:paraId="16868F52" w14:textId="77777777" w:rsidR="00ED623B" w:rsidRPr="009D0F28" w:rsidRDefault="00ED623B" w:rsidP="000647ED">
      <w:pPr>
        <w:pStyle w:val="NoSpacing"/>
        <w:tabs>
          <w:tab w:val="left" w:pos="1440"/>
        </w:tabs>
        <w:ind w:left="1800" w:hanging="1800"/>
      </w:pPr>
      <w:r w:rsidRPr="00A34689">
        <w:rPr>
          <w:b/>
        </w:rPr>
        <w:t>tgauss:</w:t>
      </w:r>
      <w:r w:rsidRPr="00A34689">
        <w:rPr>
          <w:i/>
        </w:rPr>
        <w:tab/>
      </w:r>
      <w:r w:rsidRPr="00A34689">
        <w:t xml:space="preserve">Gaussian dispersion timescale (s). </w:t>
      </w:r>
      <w:r w:rsidRPr="00A34689">
        <w:rPr>
          <w:i/>
        </w:rPr>
        <w:t>DEFAULT: Inf.</w:t>
      </w:r>
    </w:p>
    <w:p w14:paraId="4335058B" w14:textId="77777777" w:rsidR="009E09D0" w:rsidRDefault="009E09D0" w:rsidP="00B90C26">
      <w:pPr>
        <w:pStyle w:val="NoSpacing"/>
        <w:tabs>
          <w:tab w:val="left" w:pos="1440"/>
        </w:tabs>
      </w:pPr>
    </w:p>
    <w:p w14:paraId="64228DA5" w14:textId="77777777" w:rsidR="009E09D0" w:rsidRPr="00A1369A" w:rsidRDefault="009E09D0" w:rsidP="001A1C01">
      <w:pPr>
        <w:pStyle w:val="NoSpacing"/>
        <w:tabs>
          <w:tab w:val="left" w:pos="1440"/>
        </w:tabs>
        <w:ind w:left="1800" w:hanging="1800"/>
      </w:pPr>
      <w:r w:rsidRPr="00A632A9">
        <w:rPr>
          <w:rStyle w:val="subheadChar"/>
          <w:rFonts w:eastAsia="Calibri"/>
        </w:rPr>
        <w:t>Radiation-Related</w:t>
      </w:r>
      <w:r w:rsidR="008E4637" w:rsidRPr="00A1369A">
        <w:t xml:space="preserve"> (also see </w:t>
      </w:r>
      <w:hyperlink w:anchor="_5.6_PHOTOLYSIS_OPTIONS" w:history="1">
        <w:r w:rsidR="008E4637" w:rsidRPr="00E401B3">
          <w:rPr>
            <w:rStyle w:val="Hyperlink"/>
          </w:rPr>
          <w:t>Photolysis Options</w:t>
        </w:r>
      </w:hyperlink>
      <w:r w:rsidR="008E4637" w:rsidRPr="00A1369A">
        <w:t>)</w:t>
      </w:r>
    </w:p>
    <w:p w14:paraId="1CA0DF37" w14:textId="77777777" w:rsidR="009E09D0" w:rsidRDefault="009E09D0" w:rsidP="001A1C01">
      <w:pPr>
        <w:pStyle w:val="NoSpacing"/>
        <w:tabs>
          <w:tab w:val="left" w:pos="1440"/>
        </w:tabs>
        <w:ind w:left="1800" w:hanging="1800"/>
        <w:rPr>
          <w:i/>
        </w:rPr>
      </w:pPr>
      <w:r>
        <w:rPr>
          <w:b/>
        </w:rPr>
        <w:t>SZA</w:t>
      </w:r>
      <w:r w:rsidRPr="00AE4FFF">
        <w:rPr>
          <w:b/>
        </w:rPr>
        <w:t>:</w:t>
      </w:r>
      <w:r>
        <w:t xml:space="preserve"> </w:t>
      </w:r>
      <w:r>
        <w:tab/>
        <w:t>Solar zenith angle (0 – 90 degrees).</w:t>
      </w:r>
      <w:r w:rsidR="000F1121">
        <w:t xml:space="preserve"> </w:t>
      </w:r>
      <w:r w:rsidR="00081E4D">
        <w:t xml:space="preserve">Not required if </w:t>
      </w:r>
      <w:r w:rsidR="00081E4D" w:rsidRPr="00081E4D">
        <w:rPr>
          <w:b/>
        </w:rPr>
        <w:t>LFlux</w:t>
      </w:r>
      <w:r w:rsidR="00081E4D">
        <w:t xml:space="preserve"> or </w:t>
      </w:r>
      <w:r w:rsidR="00081E4D" w:rsidRPr="00081E4D">
        <w:rPr>
          <w:b/>
        </w:rPr>
        <w:t>SolarParam</w:t>
      </w:r>
      <w:r w:rsidR="00081E4D">
        <w:t xml:space="preserve"> are specified.</w:t>
      </w:r>
      <w:r>
        <w:t xml:space="preserve"> </w:t>
      </w:r>
      <w:r w:rsidR="00081E4D" w:rsidRPr="00081E4D">
        <w:rPr>
          <w:i/>
        </w:rPr>
        <w:t>DEFAULT: 0 degrees.</w:t>
      </w:r>
    </w:p>
    <w:p w14:paraId="62A00683" w14:textId="77777777" w:rsidR="00081E4D" w:rsidRPr="00081E4D" w:rsidRDefault="00081E4D" w:rsidP="001A1C01">
      <w:pPr>
        <w:pStyle w:val="NoSpacing"/>
        <w:tabs>
          <w:tab w:val="left" w:pos="1440"/>
        </w:tabs>
        <w:ind w:left="1800" w:hanging="1800"/>
      </w:pPr>
      <w:r>
        <w:rPr>
          <w:b/>
        </w:rPr>
        <w:t>LFlux:</w:t>
      </w:r>
      <w:r>
        <w:tab/>
        <w:t>Name of</w:t>
      </w:r>
      <w:r w:rsidRPr="00A95E6C">
        <w:t xml:space="preserve"> a text file containing </w:t>
      </w:r>
      <w:r>
        <w:t xml:space="preserve">a </w:t>
      </w:r>
      <w:r w:rsidRPr="00A95E6C">
        <w:t xml:space="preserve">radiation spectrum </w:t>
      </w:r>
      <w:r>
        <w:t xml:space="preserve">(actinic flux vs wavelength). </w:t>
      </w:r>
      <w:r w:rsidR="00086D5C">
        <w:t xml:space="preserve">Only needed if you wish to calculate J-values with this spectrum. </w:t>
      </w:r>
      <w:r>
        <w:t>The text file should have no headers and two columns: wavelength (nm) and photon flux (photons/cm</w:t>
      </w:r>
      <w:r w:rsidRPr="00A95E6C">
        <w:rPr>
          <w:vertAlign w:val="superscript"/>
        </w:rPr>
        <w:t>2</w:t>
      </w:r>
      <w:r>
        <w:t xml:space="preserve">/s/nm). </w:t>
      </w:r>
      <w:r w:rsidR="00C24FC5">
        <w:t xml:space="preserve">See </w:t>
      </w:r>
      <w:r w:rsidR="0038428E">
        <w:t>\Setups\Examples\ExampleLightFlux.txt for an example</w:t>
      </w:r>
      <w:r w:rsidR="00086D5C">
        <w:t xml:space="preserve">. </w:t>
      </w:r>
      <w:r w:rsidR="00086D5C" w:rsidRPr="00086D5C">
        <w:rPr>
          <w:i/>
        </w:rPr>
        <w:t>DEFAULT: empty</w:t>
      </w:r>
      <w:r w:rsidR="00086D5C">
        <w:t>.</w:t>
      </w:r>
    </w:p>
    <w:p w14:paraId="3026BF02" w14:textId="77777777" w:rsidR="00081E4D" w:rsidRDefault="00081E4D" w:rsidP="001A1C01">
      <w:pPr>
        <w:pStyle w:val="NoSpacing"/>
        <w:tabs>
          <w:tab w:val="left" w:pos="1440"/>
        </w:tabs>
        <w:ind w:left="1800" w:hanging="1800"/>
      </w:pPr>
      <w:r>
        <w:rPr>
          <w:b/>
        </w:rPr>
        <w:t>J</w:t>
      </w:r>
      <w:r w:rsidR="00647FAE">
        <w:rPr>
          <w:b/>
        </w:rPr>
        <w:t>[n]</w:t>
      </w:r>
      <w:r>
        <w:rPr>
          <w:b/>
        </w:rPr>
        <w:t>:</w:t>
      </w:r>
      <w:r>
        <w:tab/>
        <w:t>Measured J-values</w:t>
      </w:r>
      <w:r w:rsidR="00647FAE">
        <w:t xml:space="preserve"> (s</w:t>
      </w:r>
      <w:r w:rsidR="00647FAE" w:rsidRPr="00647FAE">
        <w:rPr>
          <w:vertAlign w:val="superscript"/>
        </w:rPr>
        <w:t>-1</w:t>
      </w:r>
      <w:r w:rsidR="00647FAE">
        <w:t>)</w:t>
      </w:r>
      <w:r>
        <w:t xml:space="preserve">, used to overwrite the default parameterized values. The variable name </w:t>
      </w:r>
      <w:r w:rsidR="00647FAE">
        <w:t>is specific to the utilized</w:t>
      </w:r>
      <w:r>
        <w:t xml:space="preserve"> chemistry scheme (e.g., the NO2 photolysis frequency is </w:t>
      </w:r>
      <w:r w:rsidRPr="004B1FB6">
        <w:rPr>
          <w:b/>
        </w:rPr>
        <w:t>J4</w:t>
      </w:r>
      <w:r>
        <w:t xml:space="preserve"> in MCM and </w:t>
      </w:r>
      <w:r w:rsidRPr="004E4739">
        <w:rPr>
          <w:b/>
        </w:rPr>
        <w:t>JNO2</w:t>
      </w:r>
      <w:r>
        <w:t xml:space="preserve"> in CB05). Use one row for each variable.</w:t>
      </w:r>
    </w:p>
    <w:p w14:paraId="597A8D63" w14:textId="77777777" w:rsidR="00647FAE" w:rsidRDefault="009E09D0" w:rsidP="001A1C01">
      <w:pPr>
        <w:pStyle w:val="NoSpacing"/>
        <w:tabs>
          <w:tab w:val="left" w:pos="1440"/>
        </w:tabs>
        <w:ind w:left="1800" w:hanging="1800"/>
      </w:pPr>
      <w:r>
        <w:rPr>
          <w:b/>
        </w:rPr>
        <w:t>j</w:t>
      </w:r>
      <w:r w:rsidRPr="00AE4FFF">
        <w:rPr>
          <w:b/>
        </w:rPr>
        <w:t>corr</w:t>
      </w:r>
      <w:r>
        <w:t xml:space="preserve">: </w:t>
      </w:r>
      <w:r>
        <w:tab/>
      </w:r>
      <w:r w:rsidR="00081E4D">
        <w:t>Correction factor used to scale all J-values</w:t>
      </w:r>
      <w:r w:rsidR="00647FAE">
        <w:t xml:space="preserve"> that are not explicitly input</w:t>
      </w:r>
      <w:r w:rsidR="00081E4D">
        <w:t xml:space="preserve">. This can be </w:t>
      </w:r>
    </w:p>
    <w:p w14:paraId="4D8EEAC0" w14:textId="77777777" w:rsidR="00647FAE" w:rsidRDefault="00647FAE" w:rsidP="001A1C01">
      <w:pPr>
        <w:pStyle w:val="NoSpacing"/>
        <w:numPr>
          <w:ilvl w:val="0"/>
          <w:numId w:val="11"/>
        </w:numPr>
        <w:tabs>
          <w:tab w:val="left" w:pos="1440"/>
        </w:tabs>
        <w:ind w:left="1800" w:firstLine="0"/>
      </w:pPr>
      <w:r>
        <w:t>a numeri</w:t>
      </w:r>
      <w:r w:rsidR="00086D5C">
        <w:t xml:space="preserve">c scalar or array with values </w:t>
      </w:r>
      <w:r>
        <w:t>&gt;0</w:t>
      </w:r>
    </w:p>
    <w:p w14:paraId="7ED0B524" w14:textId="77777777" w:rsidR="00647FAE" w:rsidRDefault="00081E4D" w:rsidP="001A1C01">
      <w:pPr>
        <w:pStyle w:val="NoSpacing"/>
        <w:numPr>
          <w:ilvl w:val="0"/>
          <w:numId w:val="11"/>
        </w:numPr>
        <w:tabs>
          <w:tab w:val="left" w:pos="1440"/>
        </w:tabs>
        <w:ind w:left="1800" w:firstLine="0"/>
      </w:pPr>
      <w:r>
        <w:t>a string specifying</w:t>
      </w:r>
      <w:r w:rsidR="00647FAE">
        <w:t xml:space="preserve"> the name of an input J-value, e,g. ‘J4’</w:t>
      </w:r>
    </w:p>
    <w:p w14:paraId="27C22DC6" w14:textId="77777777" w:rsidR="00647FAE" w:rsidRDefault="00081E4D" w:rsidP="001A1C01">
      <w:pPr>
        <w:pStyle w:val="NoSpacing"/>
        <w:numPr>
          <w:ilvl w:val="0"/>
          <w:numId w:val="11"/>
        </w:numPr>
        <w:tabs>
          <w:tab w:val="left" w:pos="1440"/>
        </w:tabs>
        <w:ind w:left="1800" w:firstLine="0"/>
      </w:pPr>
      <w:r>
        <w:t xml:space="preserve">a cell array of strings of multiple </w:t>
      </w:r>
      <w:r w:rsidR="00647FAE">
        <w:t>input J-values, e.g. {‘J4’,’J1’}</w:t>
      </w:r>
    </w:p>
    <w:p w14:paraId="5F62DCF8" w14:textId="77777777" w:rsidR="009E09D0" w:rsidRDefault="00647FAE" w:rsidP="001A1C01">
      <w:pPr>
        <w:pStyle w:val="NoSpacing"/>
        <w:tabs>
          <w:tab w:val="left" w:pos="1440"/>
        </w:tabs>
        <w:ind w:left="1800"/>
        <w:rPr>
          <w:i/>
        </w:rPr>
      </w:pPr>
      <w:r>
        <w:t xml:space="preserve">In the second case, a correction factor will be </w:t>
      </w:r>
      <w:r w:rsidR="00A1369A">
        <w:t>calculated as the</w:t>
      </w:r>
      <w:r>
        <w:t xml:space="preserve"> observed/calculated J-value</w:t>
      </w:r>
      <w:r w:rsidR="00A1369A">
        <w:t xml:space="preserve"> ratio</w:t>
      </w:r>
      <w:r>
        <w:t xml:space="preserve">. </w:t>
      </w:r>
      <w:r w:rsidR="002D0C80">
        <w:t>The same is true in the third case, except jcorr is the average of correction factors for all specified inputs.</w:t>
      </w:r>
      <w:r>
        <w:t xml:space="preserve"> </w:t>
      </w:r>
      <w:r w:rsidR="00081E4D">
        <w:rPr>
          <w:i/>
        </w:rPr>
        <w:t xml:space="preserve">DEFAULT: </w:t>
      </w:r>
      <w:r>
        <w:rPr>
          <w:i/>
        </w:rPr>
        <w:t>1</w:t>
      </w:r>
      <w:r w:rsidR="00081E4D">
        <w:rPr>
          <w:i/>
        </w:rPr>
        <w:t>.</w:t>
      </w:r>
    </w:p>
    <w:p w14:paraId="6EC40057" w14:textId="77777777" w:rsidR="00AE053D" w:rsidRPr="0042523B" w:rsidRDefault="00AE053D" w:rsidP="00AE053D">
      <w:pPr>
        <w:pStyle w:val="NoSpacing"/>
        <w:tabs>
          <w:tab w:val="left" w:pos="1440"/>
        </w:tabs>
        <w:ind w:left="1800" w:hanging="1800"/>
        <w:rPr>
          <w:i/>
        </w:rPr>
      </w:pPr>
      <w:r>
        <w:rPr>
          <w:b/>
        </w:rPr>
        <w:t>ALT:</w:t>
      </w:r>
      <w:r w:rsidR="000F1121">
        <w:tab/>
        <w:t>Altitude, m</w:t>
      </w:r>
      <w:r>
        <w:t xml:space="preserve">. Identical to (though separate from) the “alt” input field in SolarParam. Only used if the “HYBRID” J-value method is selected. </w:t>
      </w:r>
      <w:r>
        <w:rPr>
          <w:i/>
        </w:rPr>
        <w:t>DEFAULT: 500 m.</w:t>
      </w:r>
    </w:p>
    <w:p w14:paraId="704DF92C" w14:textId="77777777" w:rsidR="00AE053D" w:rsidRDefault="00AE053D" w:rsidP="00AE053D">
      <w:pPr>
        <w:pStyle w:val="NoSpacing"/>
        <w:tabs>
          <w:tab w:val="left" w:pos="1440"/>
        </w:tabs>
        <w:ind w:left="1800" w:hanging="1800"/>
      </w:pPr>
      <w:r w:rsidRPr="00AE053D">
        <w:rPr>
          <w:b/>
        </w:rPr>
        <w:t>O3col</w:t>
      </w:r>
      <w:r>
        <w:t>:</w:t>
      </w:r>
      <w:r>
        <w:tab/>
        <w:t xml:space="preserve">Overhead ozone column, DU. Only used if “HYBRID” J-value method is selected. </w:t>
      </w:r>
      <w:r w:rsidRPr="00AE053D">
        <w:rPr>
          <w:i/>
        </w:rPr>
        <w:t>DEFAULT</w:t>
      </w:r>
      <w:r>
        <w:t>: 300 DU (typical of mid-latitudes).</w:t>
      </w:r>
    </w:p>
    <w:p w14:paraId="7A5CF8A7" w14:textId="77777777" w:rsidR="00AE053D" w:rsidRDefault="00AE053D" w:rsidP="00AE053D">
      <w:pPr>
        <w:pStyle w:val="NoSpacing"/>
        <w:tabs>
          <w:tab w:val="left" w:pos="1440"/>
        </w:tabs>
        <w:ind w:left="1800" w:hanging="1800"/>
      </w:pPr>
      <w:r w:rsidRPr="00AE053D">
        <w:rPr>
          <w:b/>
        </w:rPr>
        <w:t>albedo</w:t>
      </w:r>
      <w:r>
        <w:t>:</w:t>
      </w:r>
      <w:r>
        <w:tab/>
        <w:t xml:space="preserve">Surface reflectance, unitless (range 0-1). Only used if “HYBRID” J-value method selected. </w:t>
      </w:r>
      <w:r w:rsidRPr="00AE053D">
        <w:rPr>
          <w:i/>
        </w:rPr>
        <w:t>DEFAULT</w:t>
      </w:r>
      <w:r>
        <w:t>: 0.</w:t>
      </w:r>
      <w:r w:rsidR="0074406D">
        <w:t>1</w:t>
      </w:r>
      <w:r>
        <w:t xml:space="preserve"> (typical of vegetated surfaces).</w:t>
      </w:r>
    </w:p>
    <w:p w14:paraId="5BBC1F9E" w14:textId="77777777" w:rsidR="000F1121" w:rsidRDefault="000F1121" w:rsidP="00AE053D">
      <w:pPr>
        <w:pStyle w:val="NoSpacing"/>
        <w:tabs>
          <w:tab w:val="left" w:pos="1440"/>
        </w:tabs>
        <w:ind w:left="1800" w:hanging="1800"/>
      </w:pPr>
    </w:p>
    <w:p w14:paraId="5B15E177" w14:textId="77777777" w:rsidR="000F1121" w:rsidRPr="00A1369A" w:rsidRDefault="000F1121" w:rsidP="00AE053D">
      <w:pPr>
        <w:pStyle w:val="NoSpacing"/>
        <w:tabs>
          <w:tab w:val="left" w:pos="1440"/>
        </w:tabs>
        <w:ind w:left="1800" w:hanging="1800"/>
      </w:pPr>
      <w:r w:rsidRPr="00A632A9">
        <w:rPr>
          <w:rStyle w:val="subheadChar"/>
          <w:rFonts w:eastAsia="Calibri"/>
        </w:rPr>
        <w:t>Emissions/Deposition</w:t>
      </w:r>
      <w:r w:rsidR="00A1369A">
        <w:t xml:space="preserve"> (also see </w:t>
      </w:r>
      <w:hyperlink w:anchor="_5.8_EMISSIONS_AND" w:history="1">
        <w:r w:rsidR="00A1369A" w:rsidRPr="00A1369A">
          <w:rPr>
            <w:rStyle w:val="Hyperlink"/>
          </w:rPr>
          <w:t>Emissions and Deposition</w:t>
        </w:r>
      </w:hyperlink>
      <w:r w:rsidR="00A1369A">
        <w:t>)</w:t>
      </w:r>
    </w:p>
    <w:p w14:paraId="71776FBD" w14:textId="77777777" w:rsidR="000F1121" w:rsidRPr="00A34689" w:rsidRDefault="000F1121" w:rsidP="00AE053D">
      <w:pPr>
        <w:pStyle w:val="NoSpacing"/>
        <w:tabs>
          <w:tab w:val="left" w:pos="1440"/>
        </w:tabs>
        <w:ind w:left="1800" w:hanging="1800"/>
        <w:rPr>
          <w:i/>
        </w:rPr>
      </w:pPr>
      <w:r w:rsidRPr="00A34689">
        <w:rPr>
          <w:b/>
        </w:rPr>
        <w:lastRenderedPageBreak/>
        <w:t>BLH:</w:t>
      </w:r>
      <w:r w:rsidRPr="00A34689">
        <w:rPr>
          <w:b/>
        </w:rPr>
        <w:tab/>
      </w:r>
      <w:r w:rsidR="00FB71BB" w:rsidRPr="00A34689">
        <w:t xml:space="preserve">Boundary layer depth, m. </w:t>
      </w:r>
      <w:r w:rsidR="00FB71BB" w:rsidRPr="00A34689">
        <w:rPr>
          <w:i/>
        </w:rPr>
        <w:t>DEFAULT: 1000 m.</w:t>
      </w:r>
    </w:p>
    <w:p w14:paraId="0E0699E1" w14:textId="77777777" w:rsidR="000F1121" w:rsidRPr="00A34689" w:rsidRDefault="000F1121" w:rsidP="00AE053D">
      <w:pPr>
        <w:pStyle w:val="NoSpacing"/>
        <w:tabs>
          <w:tab w:val="left" w:pos="1440"/>
        </w:tabs>
        <w:ind w:left="1800" w:hanging="1800"/>
        <w:rPr>
          <w:i/>
        </w:rPr>
      </w:pPr>
      <w:r w:rsidRPr="00A34689">
        <w:rPr>
          <w:b/>
        </w:rPr>
        <w:t>PPFD:</w:t>
      </w:r>
      <w:r w:rsidRPr="00A34689">
        <w:rPr>
          <w:b/>
        </w:rPr>
        <w:tab/>
      </w:r>
      <w:r w:rsidR="00FB71BB" w:rsidRPr="00A34689">
        <w:t xml:space="preserve">photosynthetic photon flux density, umol/m^2/s. </w:t>
      </w:r>
      <w:r w:rsidR="00FB71BB" w:rsidRPr="00A34689">
        <w:rPr>
          <w:i/>
        </w:rPr>
        <w:t>DEFAULT: 0 umol/m^2/s.</w:t>
      </w:r>
    </w:p>
    <w:p w14:paraId="2E49F5BA" w14:textId="77777777" w:rsidR="000F1121" w:rsidRPr="00A34689" w:rsidRDefault="000F1121" w:rsidP="00AE053D">
      <w:pPr>
        <w:pStyle w:val="NoSpacing"/>
        <w:tabs>
          <w:tab w:val="left" w:pos="1440"/>
        </w:tabs>
        <w:ind w:left="1800" w:hanging="1800"/>
        <w:rPr>
          <w:i/>
        </w:rPr>
      </w:pPr>
      <w:r w:rsidRPr="00A34689">
        <w:rPr>
          <w:b/>
        </w:rPr>
        <w:t>LAI:</w:t>
      </w:r>
      <w:r w:rsidRPr="00A34689">
        <w:rPr>
          <w:b/>
        </w:rPr>
        <w:tab/>
      </w:r>
      <w:r w:rsidR="00FB71BB" w:rsidRPr="00A34689">
        <w:t xml:space="preserve">leaf area index, m^2/m^2. </w:t>
      </w:r>
      <w:r w:rsidR="00FB71BB" w:rsidRPr="00A34689">
        <w:rPr>
          <w:i/>
        </w:rPr>
        <w:t>DEFAULT: 0.</w:t>
      </w:r>
    </w:p>
    <w:p w14:paraId="6664A1C2" w14:textId="77777777" w:rsidR="00FB71BB" w:rsidRPr="00A34689" w:rsidRDefault="00FB71BB" w:rsidP="00AE053D">
      <w:pPr>
        <w:pStyle w:val="NoSpacing"/>
        <w:tabs>
          <w:tab w:val="left" w:pos="1440"/>
        </w:tabs>
        <w:ind w:left="1800" w:hanging="1800"/>
        <w:rPr>
          <w:b/>
        </w:rPr>
      </w:pPr>
    </w:p>
    <w:p w14:paraId="3D9E6A5D" w14:textId="77777777" w:rsidR="00FB71BB" w:rsidRPr="00B63930" w:rsidRDefault="00FB71BB" w:rsidP="00AE053D">
      <w:pPr>
        <w:pStyle w:val="NoSpacing"/>
        <w:tabs>
          <w:tab w:val="left" w:pos="1440"/>
        </w:tabs>
        <w:ind w:left="1800" w:hanging="1800"/>
      </w:pPr>
      <w:r w:rsidRPr="00A632A9">
        <w:rPr>
          <w:rStyle w:val="subheadChar"/>
          <w:rFonts w:eastAsia="Calibri"/>
        </w:rPr>
        <w:t>Aerosol</w:t>
      </w:r>
      <w:r w:rsidR="00B63930">
        <w:t xml:space="preserve"> (also see </w:t>
      </w:r>
      <w:hyperlink w:anchor="_5.7_HETEROGENEOUS_CHEMISTRY" w:history="1">
        <w:r w:rsidR="00B63930" w:rsidRPr="00B63930">
          <w:rPr>
            <w:rStyle w:val="Hyperlink"/>
          </w:rPr>
          <w:t>Heterogeneous Chemistry</w:t>
        </w:r>
      </w:hyperlink>
      <w:r w:rsidR="00B63930">
        <w:t>)</w:t>
      </w:r>
    </w:p>
    <w:p w14:paraId="0163584B" w14:textId="77777777" w:rsidR="00E46141" w:rsidRPr="00A34689" w:rsidRDefault="00E46141" w:rsidP="00AE053D">
      <w:pPr>
        <w:pStyle w:val="NoSpacing"/>
        <w:tabs>
          <w:tab w:val="left" w:pos="1440"/>
        </w:tabs>
        <w:ind w:left="1800" w:hanging="1800"/>
        <w:rPr>
          <w:i/>
        </w:rPr>
      </w:pPr>
      <w:r w:rsidRPr="00A34689">
        <w:rPr>
          <w:b/>
        </w:rPr>
        <w:t>pH:</w:t>
      </w:r>
      <w:r w:rsidRPr="00A34689">
        <w:rPr>
          <w:b/>
        </w:rPr>
        <w:tab/>
      </w:r>
      <w:r w:rsidRPr="00A34689">
        <w:t xml:space="preserve">Liquid drop pH. </w:t>
      </w:r>
      <w:r w:rsidRPr="00A34689">
        <w:rPr>
          <w:i/>
        </w:rPr>
        <w:t>DEFAULT: 7.</w:t>
      </w:r>
    </w:p>
    <w:p w14:paraId="5B3ED4F0" w14:textId="77777777" w:rsidR="00E46141" w:rsidRPr="00A34689" w:rsidRDefault="00E46141" w:rsidP="00AE053D">
      <w:pPr>
        <w:pStyle w:val="NoSpacing"/>
        <w:tabs>
          <w:tab w:val="left" w:pos="1440"/>
        </w:tabs>
        <w:ind w:left="1800" w:hanging="1800"/>
      </w:pPr>
      <w:r w:rsidRPr="00A34689">
        <w:rPr>
          <w:b/>
        </w:rPr>
        <w:t>rpaerosol:</w:t>
      </w:r>
      <w:r w:rsidRPr="00A34689">
        <w:rPr>
          <w:b/>
        </w:rPr>
        <w:tab/>
      </w:r>
      <w:r w:rsidR="006F57AA" w:rsidRPr="00A34689">
        <w:t>mean aerosol radius, cm</w:t>
      </w:r>
    </w:p>
    <w:p w14:paraId="147BF506" w14:textId="77777777" w:rsidR="00E46141" w:rsidRPr="00A34689" w:rsidRDefault="00E46141" w:rsidP="00AE053D">
      <w:pPr>
        <w:pStyle w:val="NoSpacing"/>
        <w:tabs>
          <w:tab w:val="left" w:pos="1440"/>
        </w:tabs>
        <w:ind w:left="1800" w:hanging="1800"/>
      </w:pPr>
      <w:r w:rsidRPr="00A34689">
        <w:rPr>
          <w:b/>
        </w:rPr>
        <w:t>Naerosol</w:t>
      </w:r>
      <w:r w:rsidRPr="00A34689">
        <w:t>:</w:t>
      </w:r>
      <w:r w:rsidRPr="00A34689">
        <w:tab/>
      </w:r>
      <w:r w:rsidR="006F57AA" w:rsidRPr="00A34689">
        <w:t>organic number density, #/cm^3</w:t>
      </w:r>
    </w:p>
    <w:p w14:paraId="7273B374" w14:textId="77777777" w:rsidR="00E46141" w:rsidRPr="00A34689" w:rsidRDefault="006F57AA" w:rsidP="00AE053D">
      <w:pPr>
        <w:pStyle w:val="NoSpacing"/>
        <w:tabs>
          <w:tab w:val="left" w:pos="1440"/>
        </w:tabs>
        <w:ind w:left="1800" w:hanging="1800"/>
      </w:pPr>
      <w:r w:rsidRPr="00A34689">
        <w:rPr>
          <w:b/>
        </w:rPr>
        <w:t>S</w:t>
      </w:r>
      <w:r w:rsidR="00E46141" w:rsidRPr="00A34689">
        <w:rPr>
          <w:b/>
        </w:rPr>
        <w:t>aerosol:</w:t>
      </w:r>
      <w:r w:rsidR="00E46141" w:rsidRPr="00A34689">
        <w:rPr>
          <w:b/>
        </w:rPr>
        <w:tab/>
      </w:r>
      <w:r w:rsidRPr="00A34689">
        <w:t>organic surface area density, cm^2/cm^3</w:t>
      </w:r>
    </w:p>
    <w:p w14:paraId="5BB865E5" w14:textId="77777777" w:rsidR="006F57AA" w:rsidRPr="00A34689" w:rsidRDefault="006F57AA" w:rsidP="006F57AA">
      <w:pPr>
        <w:pStyle w:val="NoSpacing"/>
        <w:tabs>
          <w:tab w:val="left" w:pos="1440"/>
        </w:tabs>
        <w:ind w:left="1800" w:hanging="1800"/>
      </w:pPr>
      <w:r w:rsidRPr="00A34689">
        <w:rPr>
          <w:b/>
        </w:rPr>
        <w:t>V</w:t>
      </w:r>
      <w:r w:rsidR="00E46141" w:rsidRPr="00A34689">
        <w:rPr>
          <w:b/>
        </w:rPr>
        <w:t>aerosol:</w:t>
      </w:r>
      <w:r w:rsidR="00E46141" w:rsidRPr="00A34689">
        <w:rPr>
          <w:b/>
        </w:rPr>
        <w:tab/>
      </w:r>
      <w:r w:rsidRPr="00A34689">
        <w:t>organic volume density, cm^3/cm^3</w:t>
      </w:r>
    </w:p>
    <w:p w14:paraId="4C29ECAA" w14:textId="77777777" w:rsidR="00FB71BB" w:rsidRPr="00A34689" w:rsidRDefault="006F57AA" w:rsidP="006F57AA">
      <w:pPr>
        <w:pStyle w:val="NoSpacing"/>
        <w:tabs>
          <w:tab w:val="left" w:pos="1440"/>
        </w:tabs>
        <w:ind w:left="1800" w:hanging="1800"/>
      </w:pPr>
      <w:r w:rsidRPr="00A34689">
        <w:rPr>
          <w:b/>
        </w:rPr>
        <w:t>rpice, etc.:</w:t>
      </w:r>
      <w:r w:rsidRPr="00A34689">
        <w:rPr>
          <w:b/>
        </w:rPr>
        <w:tab/>
      </w:r>
      <w:r w:rsidRPr="00A34689">
        <w:t>As above, but for ice particles</w:t>
      </w:r>
    </w:p>
    <w:p w14:paraId="7F6913DD" w14:textId="77777777" w:rsidR="006F57AA" w:rsidRPr="00FB71BB" w:rsidRDefault="006F57AA" w:rsidP="00AE053D">
      <w:pPr>
        <w:pStyle w:val="NoSpacing"/>
        <w:tabs>
          <w:tab w:val="left" w:pos="1440"/>
        </w:tabs>
        <w:ind w:left="1800" w:hanging="1800"/>
      </w:pPr>
      <w:r w:rsidRPr="00A1369A">
        <w:rPr>
          <w:b/>
        </w:rPr>
        <w:t>rpaqueous, etc.:</w:t>
      </w:r>
      <w:r w:rsidRPr="00A1369A">
        <w:tab/>
        <w:t>As above, but for liquid drops</w:t>
      </w:r>
    </w:p>
    <w:p w14:paraId="7D2C0AE1" w14:textId="77777777" w:rsidR="00081E4D" w:rsidRDefault="00081E4D" w:rsidP="000647ED">
      <w:pPr>
        <w:pStyle w:val="NoSpacing"/>
      </w:pPr>
    </w:p>
    <w:p w14:paraId="1DAA54D9" w14:textId="77777777" w:rsidR="00F24560" w:rsidRPr="007D28BA" w:rsidRDefault="00F24560" w:rsidP="001A1C01">
      <w:pPr>
        <w:pStyle w:val="NoSpacing"/>
        <w:ind w:left="1800" w:hanging="1800"/>
        <w:rPr>
          <w:u w:val="single"/>
        </w:rPr>
      </w:pPr>
      <w:r w:rsidRPr="00A632A9">
        <w:rPr>
          <w:rStyle w:val="subheadChar"/>
          <w:rFonts w:eastAsia="Calibri"/>
        </w:rPr>
        <w:t>Useful functions</w:t>
      </w:r>
      <w:r w:rsidRPr="00A632A9">
        <w:t xml:space="preserve"> </w:t>
      </w:r>
      <w:r w:rsidR="000171AB" w:rsidRPr="00A632A9">
        <w:t xml:space="preserve">(located in </w:t>
      </w:r>
      <w:r w:rsidR="00C03781" w:rsidRPr="00A632A9">
        <w:t>\</w:t>
      </w:r>
      <w:r w:rsidR="00CD5A18" w:rsidRPr="00A632A9">
        <w:t>T</w:t>
      </w:r>
      <w:r w:rsidR="000171AB" w:rsidRPr="00A632A9">
        <w:t>ools</w:t>
      </w:r>
      <w:r w:rsidR="00086D5C" w:rsidRPr="00A632A9">
        <w:t>\</w:t>
      </w:r>
      <w:r w:rsidR="000171AB" w:rsidRPr="00A632A9">
        <w:t>)</w:t>
      </w:r>
      <w:r w:rsidRPr="00A632A9">
        <w:t>:</w:t>
      </w:r>
    </w:p>
    <w:p w14:paraId="2A85CD18" w14:textId="77777777" w:rsidR="00F24560" w:rsidRPr="007D28BA" w:rsidRDefault="006A7455" w:rsidP="001A1C01">
      <w:pPr>
        <w:pStyle w:val="NoSpacing"/>
        <w:ind w:left="1800" w:hanging="1800"/>
      </w:pPr>
      <w:r>
        <w:rPr>
          <w:b/>
        </w:rPr>
        <w:t xml:space="preserve">ConvertHumidity: </w:t>
      </w:r>
      <w:r w:rsidR="001A1C01">
        <w:rPr>
          <w:b/>
        </w:rPr>
        <w:t xml:space="preserve">  </w:t>
      </w:r>
      <w:r w:rsidR="007D28BA">
        <w:t>Converts between standard representations of atmospheric water vapor content.</w:t>
      </w:r>
    </w:p>
    <w:p w14:paraId="6A19D766" w14:textId="77777777" w:rsidR="00F107EB" w:rsidRDefault="00F24560" w:rsidP="001A1C01">
      <w:pPr>
        <w:pStyle w:val="NoSpacing"/>
        <w:ind w:left="1800" w:hanging="1800"/>
      </w:pPr>
      <w:r w:rsidRPr="00F107EB">
        <w:rPr>
          <w:b/>
        </w:rPr>
        <w:t>sun_position</w:t>
      </w:r>
      <w:r w:rsidR="00F107EB" w:rsidRPr="00F107EB">
        <w:rPr>
          <w:b/>
        </w:rPr>
        <w:t>:</w:t>
      </w:r>
      <w:r>
        <w:t xml:space="preserve"> </w:t>
      </w:r>
      <w:r w:rsidR="001A1C01">
        <w:tab/>
      </w:r>
      <w:r w:rsidR="00F107EB">
        <w:t>Calculates</w:t>
      </w:r>
      <w:r>
        <w:t xml:space="preserve"> SZA base</w:t>
      </w:r>
      <w:r w:rsidR="00F107EB">
        <w:t>d on</w:t>
      </w:r>
      <w:r w:rsidR="007D28BA">
        <w:t xml:space="preserve"> date,</w:t>
      </w:r>
      <w:r w:rsidR="00F107EB">
        <w:t xml:space="preserve"> time and </w:t>
      </w:r>
      <w:r w:rsidR="007D28BA">
        <w:t>location</w:t>
      </w:r>
      <w:r w:rsidR="00F107EB">
        <w:t xml:space="preserve"> coordinates.</w:t>
      </w:r>
    </w:p>
    <w:p w14:paraId="7C696168" w14:textId="77777777" w:rsidR="00F24560" w:rsidRDefault="00F24560" w:rsidP="001A1C01">
      <w:pPr>
        <w:pStyle w:val="NoSpacing"/>
        <w:ind w:left="1800" w:hanging="1800"/>
      </w:pPr>
      <w:r w:rsidRPr="00F107EB">
        <w:rPr>
          <w:b/>
        </w:rPr>
        <w:t>ReplaceNaN</w:t>
      </w:r>
      <w:r w:rsidR="00F107EB">
        <w:t xml:space="preserve">: </w:t>
      </w:r>
      <w:r w:rsidR="00183F2C">
        <w:tab/>
        <w:t>R</w:t>
      </w:r>
      <w:r>
        <w:t>eplace</w:t>
      </w:r>
      <w:r w:rsidR="00F107EB">
        <w:t>s NaNs in a matrix</w:t>
      </w:r>
      <w:r>
        <w:t xml:space="preserve"> with linear interpolations </w:t>
      </w:r>
      <w:r w:rsidR="00F107EB">
        <w:t>(between rows). This is handy if your observational data has holes but should be used with due caution.</w:t>
      </w:r>
      <w:r w:rsidR="007D28BA">
        <w:t xml:space="preserve"> </w:t>
      </w:r>
    </w:p>
    <w:p w14:paraId="71CACE8F" w14:textId="77777777" w:rsidR="005C55FD" w:rsidRPr="008B7DBE" w:rsidRDefault="006E2E8D" w:rsidP="008B7DBE">
      <w:pPr>
        <w:pStyle w:val="NoSpacing"/>
        <w:ind w:left="1800" w:hanging="1800"/>
      </w:pPr>
      <w:r>
        <w:rPr>
          <w:b/>
        </w:rPr>
        <w:t>ScaleData</w:t>
      </w:r>
      <w:r w:rsidRPr="006E2E8D">
        <w:t>:</w:t>
      </w:r>
      <w:r>
        <w:tab/>
        <w:t>Linearly scales a vector to a new range. Useful if, for example, you want a dilution rate constant that is scaled to wind speed or boundary layer height.</w:t>
      </w:r>
      <w:r w:rsidR="005C55FD">
        <w:br w:type="page"/>
      </w:r>
    </w:p>
    <w:p w14:paraId="0C6346DA" w14:textId="77777777" w:rsidR="00ED49F8" w:rsidRDefault="00AD6974" w:rsidP="00AD6974">
      <w:pPr>
        <w:pStyle w:val="Heading1"/>
      </w:pPr>
      <w:bookmarkStart w:id="4" w:name="_Toc535572809"/>
      <w:r>
        <w:lastRenderedPageBreak/>
        <w:t>4.</w:t>
      </w:r>
      <w:r w:rsidR="00ED49F8">
        <w:t xml:space="preserve"> CHEMICAL CONCENTRATIONS</w:t>
      </w:r>
      <w:bookmarkEnd w:id="4"/>
    </w:p>
    <w:p w14:paraId="57A1D942" w14:textId="48541AFD" w:rsidR="002E323F" w:rsidRPr="002E323F" w:rsidRDefault="002E323F" w:rsidP="002E323F">
      <w:pPr>
        <w:pStyle w:val="Heading2"/>
      </w:pPr>
      <w:bookmarkStart w:id="5" w:name="_Toc535572810"/>
      <w:r>
        <w:t xml:space="preserve">4.1 </w:t>
      </w:r>
      <w:r w:rsidR="0025562B">
        <w:t>THE INITCONC INPUT</w:t>
      </w:r>
      <w:bookmarkEnd w:id="5"/>
    </w:p>
    <w:p w14:paraId="77189E6D" w14:textId="77777777" w:rsidR="00FB7819" w:rsidRDefault="007D28BA" w:rsidP="00546910">
      <w:r w:rsidRPr="00602D4B">
        <w:rPr>
          <w:b/>
        </w:rPr>
        <w:t>InitConc</w:t>
      </w:r>
      <w:r>
        <w:t xml:space="preserve"> is a 3-column cell array containing information for all initial concentrations.</w:t>
      </w:r>
      <w:r w:rsidR="00FB7819">
        <w:t xml:space="preserve"> All species not specified here will have a starting concentration of 0.</w:t>
      </w:r>
    </w:p>
    <w:p w14:paraId="0682B98E" w14:textId="77777777" w:rsidR="00FB7819" w:rsidRDefault="00FB7819" w:rsidP="00546910">
      <w:r w:rsidRPr="006C4D4A">
        <w:rPr>
          <w:i/>
        </w:rPr>
        <w:t>First column:</w:t>
      </w:r>
      <w:r>
        <w:rPr>
          <w:u w:val="single"/>
        </w:rPr>
        <w:t xml:space="preserve"> </w:t>
      </w:r>
      <w:r>
        <w:t xml:space="preserve"> S</w:t>
      </w:r>
      <w:r w:rsidR="007D28BA">
        <w:t>pecies names</w:t>
      </w:r>
      <w:r>
        <w:t>. These</w:t>
      </w:r>
      <w:r w:rsidR="007D28BA">
        <w:t xml:space="preserve"> must be the same as those found in the chemical mechanisms.  </w:t>
      </w:r>
    </w:p>
    <w:p w14:paraId="60153D19" w14:textId="77777777" w:rsidR="00FB7819" w:rsidRPr="00507D40" w:rsidRDefault="00FB7819" w:rsidP="00546910">
      <w:r w:rsidRPr="006C4D4A">
        <w:rPr>
          <w:i/>
        </w:rPr>
        <w:t>Second column:</w:t>
      </w:r>
      <w:r>
        <w:t xml:space="preserve">  C</w:t>
      </w:r>
      <w:r w:rsidR="007D28BA">
        <w:t xml:space="preserve">hemical </w:t>
      </w:r>
      <w:r w:rsidR="00FE78F7">
        <w:t>mixing ratios</w:t>
      </w:r>
      <w:r w:rsidR="007D28BA">
        <w:t xml:space="preserve"> </w:t>
      </w:r>
      <w:r w:rsidR="007D28BA" w:rsidRPr="00507D40">
        <w:t>in parts per billion (ppb)</w:t>
      </w:r>
      <w:r w:rsidR="006C4D4A">
        <w:t xml:space="preserve"> </w:t>
      </w:r>
      <w:r w:rsidR="006C4D4A" w:rsidRPr="006C4D4A">
        <w:rPr>
          <w:highlight w:val="yellow"/>
        </w:rPr>
        <w:t>or family definition (see below).</w:t>
      </w:r>
    </w:p>
    <w:p w14:paraId="29D5D0FC" w14:textId="77777777" w:rsidR="00546910" w:rsidRDefault="00FB7819" w:rsidP="00546910">
      <w:r w:rsidRPr="006C4D4A">
        <w:rPr>
          <w:i/>
        </w:rPr>
        <w:t>Third column:</w:t>
      </w:r>
      <w:r>
        <w:t xml:space="preserve">  This is a scalar f</w:t>
      </w:r>
      <w:r w:rsidR="007D28BA">
        <w:t xml:space="preserve">lag, </w:t>
      </w:r>
      <w:r w:rsidR="007D28BA">
        <w:rPr>
          <w:b/>
        </w:rPr>
        <w:t xml:space="preserve">HoldMe, </w:t>
      </w:r>
      <w:r>
        <w:t>specifying how constraints are handled for each model step.</w:t>
      </w:r>
    </w:p>
    <w:p w14:paraId="0ABF126A" w14:textId="77777777" w:rsidR="00FB7819" w:rsidRDefault="00FB7819" w:rsidP="00FB7819">
      <w:pPr>
        <w:pStyle w:val="NoSpacing"/>
        <w:ind w:firstLine="720"/>
      </w:pPr>
      <w:r>
        <w:t>1 – Hold constant throughout model step.</w:t>
      </w:r>
    </w:p>
    <w:p w14:paraId="5F322F31" w14:textId="77777777" w:rsidR="00783103" w:rsidRDefault="00783103" w:rsidP="00783103">
      <w:pPr>
        <w:pStyle w:val="NoSpacing"/>
        <w:ind w:firstLine="720"/>
      </w:pPr>
      <w:r>
        <w:t xml:space="preserve">0 – </w:t>
      </w:r>
      <w:r w:rsidR="00A36E37">
        <w:t xml:space="preserve">Initialize but do not hold constant. </w:t>
      </w:r>
      <w:r>
        <w:t xml:space="preserve">Behavior depends on value of </w:t>
      </w:r>
      <w:r w:rsidRPr="0024711C">
        <w:rPr>
          <w:b/>
        </w:rPr>
        <w:t>ModelOption.LinkSteps</w:t>
      </w:r>
      <w:r>
        <w:t>:</w:t>
      </w:r>
    </w:p>
    <w:p w14:paraId="23495DF8" w14:textId="77777777" w:rsidR="00783103" w:rsidRDefault="00783103" w:rsidP="00783103">
      <w:pPr>
        <w:pStyle w:val="NoSpacing"/>
        <w:ind w:left="360" w:firstLine="720"/>
      </w:pPr>
      <w:r>
        <w:t xml:space="preserve">LinkSteps = 0: Initialize </w:t>
      </w:r>
      <w:r w:rsidR="00A36E37">
        <w:t>at beginning of each model step.</w:t>
      </w:r>
    </w:p>
    <w:p w14:paraId="50A6AD8A" w14:textId="77777777" w:rsidR="006C4D4A" w:rsidRDefault="00783103" w:rsidP="00B90C26">
      <w:pPr>
        <w:pStyle w:val="NoSpacing"/>
        <w:ind w:left="360" w:firstLine="720"/>
      </w:pPr>
      <w:r>
        <w:t>LinkSteps = 1: Initialize at beginning of first step only.</w:t>
      </w:r>
    </w:p>
    <w:p w14:paraId="255C54B0" w14:textId="77777777" w:rsidR="0003686D" w:rsidRPr="007D28BA" w:rsidRDefault="0003686D" w:rsidP="002E323F">
      <w:pPr>
        <w:pStyle w:val="subhead"/>
      </w:pPr>
      <w:r w:rsidRPr="007D28BA">
        <w:t xml:space="preserve">Useful functions (located in </w:t>
      </w:r>
      <w:r w:rsidR="000A7219">
        <w:t>\T</w:t>
      </w:r>
      <w:r w:rsidRPr="007D28BA">
        <w:t>ools</w:t>
      </w:r>
      <w:r w:rsidR="00AC19AC">
        <w:t>\</w:t>
      </w:r>
      <w:r w:rsidR="002E323F">
        <w:t>)</w:t>
      </w:r>
    </w:p>
    <w:p w14:paraId="62299756" w14:textId="77777777" w:rsidR="00FE78F7" w:rsidRPr="00FE78F7" w:rsidRDefault="001A0E09" w:rsidP="001A1C01">
      <w:pPr>
        <w:pStyle w:val="NoSpacing"/>
        <w:ind w:left="1710" w:hanging="1710"/>
      </w:pPr>
      <w:r>
        <w:rPr>
          <w:b/>
        </w:rPr>
        <w:t>NumberDensity</w:t>
      </w:r>
      <w:r w:rsidR="00FE78F7">
        <w:rPr>
          <w:b/>
        </w:rPr>
        <w:t xml:space="preserve">:  </w:t>
      </w:r>
      <w:r w:rsidR="00FE78F7">
        <w:t>Calculates atmospheric number density at a given T and P. Useful for converting between concentration (molec/cm</w:t>
      </w:r>
      <w:r w:rsidR="00FE78F7" w:rsidRPr="00FE78F7">
        <w:rPr>
          <w:vertAlign w:val="superscript"/>
        </w:rPr>
        <w:t>3</w:t>
      </w:r>
      <w:r w:rsidR="00FE78F7">
        <w:t>) and mixing ratio.</w:t>
      </w:r>
    </w:p>
    <w:p w14:paraId="709FAF4E" w14:textId="77777777" w:rsidR="001134F3" w:rsidRDefault="00755085" w:rsidP="001A1C01">
      <w:pPr>
        <w:pStyle w:val="NoSpacing"/>
        <w:ind w:left="1710" w:hanging="1710"/>
      </w:pPr>
      <w:r w:rsidRPr="00F107EB">
        <w:rPr>
          <w:b/>
        </w:rPr>
        <w:t>ReplaceNaN</w:t>
      </w:r>
      <w:r>
        <w:t>: replaces NaNs in a matrix with linear interpolations (between rows). This is handy if your observational data has holes but should be used with due caution.</w:t>
      </w:r>
    </w:p>
    <w:p w14:paraId="39154736" w14:textId="77777777" w:rsidR="004C2E34" w:rsidRPr="00546910" w:rsidRDefault="004C2E34" w:rsidP="001A1C01">
      <w:pPr>
        <w:pStyle w:val="NoSpacing"/>
        <w:ind w:left="1710" w:hanging="1710"/>
      </w:pPr>
      <w:r>
        <w:rPr>
          <w:b/>
        </w:rPr>
        <w:t>DataCleaner</w:t>
      </w:r>
      <w:r w:rsidRPr="004C2E34">
        <w:t>:</w:t>
      </w:r>
      <w:r>
        <w:t xml:space="preserve"> Like ReplaceNaN but on steroids. Provides more options for filling in gaps (nans and/or negatives) with interpolation, mean, median, etc.</w:t>
      </w:r>
    </w:p>
    <w:p w14:paraId="0059B079" w14:textId="77777777" w:rsidR="006C4D4A" w:rsidRDefault="006C4D4A">
      <w:pPr>
        <w:spacing w:after="0" w:line="240" w:lineRule="auto"/>
      </w:pPr>
    </w:p>
    <w:p w14:paraId="0BD3BADF" w14:textId="5748082C" w:rsidR="006C4D4A" w:rsidRPr="00410F88" w:rsidRDefault="002E323F" w:rsidP="006C4D4A">
      <w:pPr>
        <w:pStyle w:val="Heading2"/>
        <w:rPr>
          <w:highlight w:val="yellow"/>
        </w:rPr>
      </w:pPr>
      <w:bookmarkStart w:id="6" w:name="_4.2_FAMILY_CONSERVATION"/>
      <w:bookmarkStart w:id="7" w:name="_Toc535572811"/>
      <w:bookmarkEnd w:id="6"/>
      <w:r>
        <w:rPr>
          <w:highlight w:val="yellow"/>
        </w:rPr>
        <w:t>4.2</w:t>
      </w:r>
      <w:r w:rsidR="006C4D4A" w:rsidRPr="00410F88">
        <w:rPr>
          <w:highlight w:val="yellow"/>
        </w:rPr>
        <w:t xml:space="preserve"> </w:t>
      </w:r>
      <w:r w:rsidR="0025562B">
        <w:rPr>
          <w:highlight w:val="yellow"/>
        </w:rPr>
        <w:t>FAMILY CONSERVATION</w:t>
      </w:r>
      <w:bookmarkEnd w:id="7"/>
    </w:p>
    <w:p w14:paraId="54B4B73B" w14:textId="0ACB05E6" w:rsidR="00461100" w:rsidRDefault="00461100" w:rsidP="006C4D4A">
      <w:pPr>
        <w:pStyle w:val="NoSpacing"/>
        <w:tabs>
          <w:tab w:val="left" w:pos="0"/>
          <w:tab w:val="left" w:pos="1350"/>
        </w:tabs>
        <w:rPr>
          <w:i/>
          <w:highlight w:val="yellow"/>
        </w:rPr>
      </w:pPr>
      <w:r w:rsidRPr="00410F88">
        <w:rPr>
          <w:i/>
          <w:highlight w:val="yellow"/>
        </w:rPr>
        <w:t>NOTE: This functionality supersedes the “FixNOx” option available in prior F0AM versions.</w:t>
      </w:r>
    </w:p>
    <w:p w14:paraId="29ADF3B7" w14:textId="7832BF50" w:rsidR="003F48BB" w:rsidRPr="003F48BB" w:rsidRDefault="003F48BB" w:rsidP="006C4D4A">
      <w:pPr>
        <w:pStyle w:val="NoSpacing"/>
        <w:tabs>
          <w:tab w:val="left" w:pos="0"/>
          <w:tab w:val="left" w:pos="1350"/>
        </w:tabs>
        <w:rPr>
          <w:b/>
          <w:i/>
          <w:highlight w:val="yellow"/>
        </w:rPr>
      </w:pPr>
      <w:r w:rsidRPr="003F48BB">
        <w:rPr>
          <w:b/>
          <w:i/>
          <w:highlight w:val="yellow"/>
        </w:rPr>
        <w:t>ANOTHER NOTE: This code is still in development and seems to work fine for NOx but not for larger families (e.g. Bry).</w:t>
      </w:r>
      <w:r w:rsidR="007B7A61">
        <w:rPr>
          <w:b/>
          <w:i/>
          <w:highlight w:val="yellow"/>
        </w:rPr>
        <w:t xml:space="preserve"> If it breaks on you, try changing the order of the family member cell array. Sorry . . . this is a hard problem.</w:t>
      </w:r>
    </w:p>
    <w:p w14:paraId="52310C41" w14:textId="77777777" w:rsidR="003F48BB" w:rsidRPr="00410F88" w:rsidRDefault="003F48BB" w:rsidP="006C4D4A">
      <w:pPr>
        <w:pStyle w:val="NoSpacing"/>
        <w:tabs>
          <w:tab w:val="left" w:pos="0"/>
          <w:tab w:val="left" w:pos="1350"/>
        </w:tabs>
        <w:rPr>
          <w:i/>
          <w:highlight w:val="yellow"/>
        </w:rPr>
      </w:pPr>
    </w:p>
    <w:p w14:paraId="33E63FD2" w14:textId="77777777" w:rsidR="00213F6C" w:rsidRPr="00410F88" w:rsidRDefault="006C4D4A" w:rsidP="00213F6C">
      <w:pPr>
        <w:pStyle w:val="NoSpacing"/>
        <w:tabs>
          <w:tab w:val="left" w:pos="0"/>
          <w:tab w:val="left" w:pos="1350"/>
        </w:tabs>
        <w:spacing w:line="276" w:lineRule="auto"/>
        <w:rPr>
          <w:highlight w:val="yellow"/>
        </w:rPr>
      </w:pPr>
      <w:r w:rsidRPr="00410F88">
        <w:rPr>
          <w:highlight w:val="yellow"/>
        </w:rPr>
        <w:t>It may be desirable to hold the sum of a family (or class) of species constant while allowing individual species within that family to evolve freely. I</w:t>
      </w:r>
      <w:r w:rsidR="00004662" w:rsidRPr="00410F88">
        <w:rPr>
          <w:highlight w:val="yellow"/>
        </w:rPr>
        <w:t xml:space="preserve">n </w:t>
      </w:r>
      <w:r w:rsidRPr="00410F88">
        <w:rPr>
          <w:b/>
          <w:highlight w:val="yellow"/>
        </w:rPr>
        <w:t>ExampleSetup_FlightSS.m</w:t>
      </w:r>
      <w:r w:rsidRPr="00410F88">
        <w:rPr>
          <w:highlight w:val="yellow"/>
        </w:rPr>
        <w:t xml:space="preserve">, </w:t>
      </w:r>
      <w:r w:rsidR="00004662" w:rsidRPr="00410F88">
        <w:rPr>
          <w:highlight w:val="yellow"/>
        </w:rPr>
        <w:t xml:space="preserve">for example, NO and NO2 are initialized by observations, but their balance must respond to </w:t>
      </w:r>
      <w:r w:rsidR="00461100" w:rsidRPr="00410F88">
        <w:rPr>
          <w:highlight w:val="yellow"/>
        </w:rPr>
        <w:t xml:space="preserve">the </w:t>
      </w:r>
      <w:r w:rsidR="00004662" w:rsidRPr="00410F88">
        <w:rPr>
          <w:highlight w:val="yellow"/>
        </w:rPr>
        <w:t>solar cycle</w:t>
      </w:r>
      <w:r w:rsidR="00213F6C" w:rsidRPr="00410F88">
        <w:rPr>
          <w:highlight w:val="yellow"/>
        </w:rPr>
        <w:t xml:space="preserve"> so they cannot realistically be held constant (or at least NO cannot)</w:t>
      </w:r>
      <w:r w:rsidR="00004662" w:rsidRPr="00410F88">
        <w:rPr>
          <w:highlight w:val="yellow"/>
        </w:rPr>
        <w:t xml:space="preserve">. Without NOx sources (e.g. emissions), NOx would rapidly decay over the course of </w:t>
      </w:r>
      <w:r w:rsidR="00461100" w:rsidRPr="00410F88">
        <w:rPr>
          <w:highlight w:val="yellow"/>
        </w:rPr>
        <w:t>a multi-day step</w:t>
      </w:r>
      <w:r w:rsidR="00004662" w:rsidRPr="00410F88">
        <w:rPr>
          <w:highlight w:val="yellow"/>
        </w:rPr>
        <w:t>. In other cases it might be appropriate to constrain total NOy, total Cl</w:t>
      </w:r>
      <w:r w:rsidR="00004662" w:rsidRPr="00410F88">
        <w:rPr>
          <w:highlight w:val="yellow"/>
          <w:vertAlign w:val="subscript"/>
        </w:rPr>
        <w:t>y</w:t>
      </w:r>
      <w:r w:rsidR="00004662" w:rsidRPr="00410F88">
        <w:rPr>
          <w:highlight w:val="yellow"/>
        </w:rPr>
        <w:t>, etc.</w:t>
      </w:r>
      <w:r w:rsidR="0037546C" w:rsidRPr="00410F88">
        <w:rPr>
          <w:highlight w:val="yellow"/>
        </w:rPr>
        <w:t xml:space="preserve"> </w:t>
      </w:r>
      <w:r w:rsidR="00213F6C" w:rsidRPr="00410F88">
        <w:rPr>
          <w:highlight w:val="yellow"/>
        </w:rPr>
        <w:t>Families can be defined in InitConc as follows.</w:t>
      </w:r>
    </w:p>
    <w:p w14:paraId="232B2D56" w14:textId="77777777" w:rsidR="007F5DFA" w:rsidRPr="00410F88" w:rsidRDefault="007F5DFA" w:rsidP="00213F6C">
      <w:pPr>
        <w:pStyle w:val="NoSpacing"/>
        <w:tabs>
          <w:tab w:val="left" w:pos="0"/>
          <w:tab w:val="left" w:pos="1350"/>
        </w:tabs>
        <w:spacing w:line="276" w:lineRule="auto"/>
        <w:rPr>
          <w:highlight w:val="yellow"/>
        </w:rPr>
      </w:pPr>
    </w:p>
    <w:p w14:paraId="4A77121C" w14:textId="77777777" w:rsidR="00213F6C" w:rsidRPr="00410F88" w:rsidRDefault="00213F6C" w:rsidP="00213F6C">
      <w:pPr>
        <w:rPr>
          <w:highlight w:val="yellow"/>
        </w:rPr>
      </w:pPr>
      <w:r w:rsidRPr="00410F88">
        <w:rPr>
          <w:i/>
          <w:highlight w:val="yellow"/>
        </w:rPr>
        <w:t>First column:</w:t>
      </w:r>
      <w:r w:rsidR="0037546C" w:rsidRPr="00410F88">
        <w:rPr>
          <w:i/>
          <w:highlight w:val="yellow"/>
        </w:rPr>
        <w:t xml:space="preserve"> </w:t>
      </w:r>
      <w:r w:rsidRPr="00410F88">
        <w:rPr>
          <w:highlight w:val="yellow"/>
        </w:rPr>
        <w:t xml:space="preserve"> Family nam</w:t>
      </w:r>
      <w:r w:rsidR="0037546C" w:rsidRPr="00410F88">
        <w:rPr>
          <w:highlight w:val="yellow"/>
        </w:rPr>
        <w:t>e.</w:t>
      </w:r>
    </w:p>
    <w:p w14:paraId="54FE9C27" w14:textId="77777777" w:rsidR="00213F6C" w:rsidRPr="00410F88" w:rsidRDefault="00213F6C" w:rsidP="0037546C">
      <w:pPr>
        <w:pStyle w:val="NoSpacing"/>
        <w:ind w:left="360" w:hanging="360"/>
        <w:rPr>
          <w:highlight w:val="yellow"/>
        </w:rPr>
      </w:pPr>
      <w:r w:rsidRPr="00410F88">
        <w:rPr>
          <w:i/>
          <w:highlight w:val="yellow"/>
        </w:rPr>
        <w:t>Second column:</w:t>
      </w:r>
      <w:r w:rsidRPr="00410F88">
        <w:rPr>
          <w:highlight w:val="yellow"/>
        </w:rPr>
        <w:t xml:space="preserve">  Cell</w:t>
      </w:r>
      <w:r w:rsidR="0037546C" w:rsidRPr="00410F88">
        <w:rPr>
          <w:highlight w:val="yellow"/>
        </w:rPr>
        <w:t xml:space="preserve"> array of family members</w:t>
      </w:r>
      <w:r w:rsidRPr="00410F88">
        <w:rPr>
          <w:highlight w:val="yellow"/>
        </w:rPr>
        <w:t>.</w:t>
      </w:r>
      <w:r w:rsidR="0037546C" w:rsidRPr="00410F88">
        <w:rPr>
          <w:highlight w:val="yellow"/>
        </w:rPr>
        <w:t xml:space="preserve"> </w:t>
      </w:r>
      <w:r w:rsidRPr="00410F88">
        <w:rPr>
          <w:highlight w:val="yellow"/>
        </w:rPr>
        <w:t>This can also include</w:t>
      </w:r>
      <w:r w:rsidR="0037546C" w:rsidRPr="00410F88">
        <w:rPr>
          <w:highlight w:val="yellow"/>
        </w:rPr>
        <w:t xml:space="preserve"> multipliers for species</w:t>
      </w:r>
      <w:r w:rsidRPr="00410F88">
        <w:rPr>
          <w:highlight w:val="yellow"/>
        </w:rPr>
        <w:t xml:space="preserve">. Multipliers </w:t>
      </w:r>
      <w:r w:rsidR="0037546C" w:rsidRPr="00410F88">
        <w:rPr>
          <w:highlight w:val="yellow"/>
        </w:rPr>
        <w:t xml:space="preserve">must </w:t>
      </w:r>
      <w:r w:rsidRPr="00410F88">
        <w:rPr>
          <w:highlight w:val="yellow"/>
        </w:rPr>
        <w:t xml:space="preserve">be at the beginning of the string and must be separated </w:t>
      </w:r>
      <w:r w:rsidR="0037546C" w:rsidRPr="00410F88">
        <w:rPr>
          <w:highlight w:val="yellow"/>
        </w:rPr>
        <w:t xml:space="preserve">from the species name </w:t>
      </w:r>
      <w:r w:rsidRPr="00410F88">
        <w:rPr>
          <w:highlight w:val="yellow"/>
        </w:rPr>
        <w:t>with an asterisk</w:t>
      </w:r>
      <w:r w:rsidR="0037546C" w:rsidRPr="00410F88">
        <w:rPr>
          <w:highlight w:val="yellow"/>
        </w:rPr>
        <w:t xml:space="preserve"> (e.g., ‘2*N2O5’)</w:t>
      </w:r>
      <w:r w:rsidRPr="00410F88">
        <w:rPr>
          <w:highlight w:val="yellow"/>
        </w:rPr>
        <w:t>.</w:t>
      </w:r>
    </w:p>
    <w:p w14:paraId="46B97828" w14:textId="77777777" w:rsidR="00213F6C" w:rsidRPr="00410F88" w:rsidRDefault="00213F6C" w:rsidP="0037546C">
      <w:pPr>
        <w:pStyle w:val="NoSpacing"/>
        <w:ind w:left="360" w:hanging="360"/>
        <w:rPr>
          <w:highlight w:val="yellow"/>
        </w:rPr>
      </w:pPr>
    </w:p>
    <w:p w14:paraId="54437743" w14:textId="77777777" w:rsidR="00213F6C" w:rsidRPr="00410F88" w:rsidRDefault="00213F6C" w:rsidP="00213F6C">
      <w:pPr>
        <w:rPr>
          <w:highlight w:val="yellow"/>
        </w:rPr>
      </w:pPr>
      <w:r w:rsidRPr="00410F88">
        <w:rPr>
          <w:i/>
          <w:highlight w:val="yellow"/>
        </w:rPr>
        <w:lastRenderedPageBreak/>
        <w:t>Third column:</w:t>
      </w:r>
      <w:r w:rsidRPr="00410F88">
        <w:rPr>
          <w:highlight w:val="yellow"/>
        </w:rPr>
        <w:t xml:space="preserve">  empty array</w:t>
      </w:r>
      <w:r w:rsidR="0037546C" w:rsidRPr="00410F88">
        <w:rPr>
          <w:highlight w:val="yellow"/>
        </w:rPr>
        <w:t>.</w:t>
      </w:r>
    </w:p>
    <w:p w14:paraId="7F348344" w14:textId="77777777" w:rsidR="003F3750" w:rsidRDefault="007F5DFA" w:rsidP="004D55E5">
      <w:pPr>
        <w:spacing w:after="0"/>
        <w:rPr>
          <w:highlight w:val="yellow"/>
        </w:rPr>
      </w:pPr>
      <w:r w:rsidRPr="00410F88">
        <w:rPr>
          <w:highlight w:val="yellow"/>
        </w:rPr>
        <w:t xml:space="preserve">In addition, </w:t>
      </w:r>
      <w:r w:rsidR="003F3750">
        <w:rPr>
          <w:highlight w:val="yellow"/>
        </w:rPr>
        <w:t>families must meet the following criteria:</w:t>
      </w:r>
    </w:p>
    <w:p w14:paraId="22C87C40" w14:textId="79115337" w:rsidR="003F3750" w:rsidRDefault="007F5DFA" w:rsidP="003F3750">
      <w:pPr>
        <w:pStyle w:val="ListParagraph"/>
        <w:numPr>
          <w:ilvl w:val="0"/>
          <w:numId w:val="18"/>
        </w:numPr>
        <w:spacing w:after="0"/>
        <w:rPr>
          <w:highlight w:val="yellow"/>
        </w:rPr>
      </w:pPr>
      <w:r w:rsidRPr="003F3750">
        <w:rPr>
          <w:highlight w:val="yellow"/>
        </w:rPr>
        <w:t xml:space="preserve">at least one member of </w:t>
      </w:r>
      <w:r w:rsidR="003F3750">
        <w:rPr>
          <w:highlight w:val="yellow"/>
        </w:rPr>
        <w:t>each</w:t>
      </w:r>
      <w:r w:rsidRPr="003F3750">
        <w:rPr>
          <w:highlight w:val="yellow"/>
        </w:rPr>
        <w:t xml:space="preserve"> family must be initialized in InitCo</w:t>
      </w:r>
      <w:r w:rsidR="003F3750">
        <w:rPr>
          <w:highlight w:val="yellow"/>
        </w:rPr>
        <w:t>nc.</w:t>
      </w:r>
    </w:p>
    <w:p w14:paraId="7E2F7E09" w14:textId="3896B6EC" w:rsidR="003F3750" w:rsidRDefault="003F3750" w:rsidP="003F3750">
      <w:pPr>
        <w:pStyle w:val="ListParagraph"/>
        <w:numPr>
          <w:ilvl w:val="0"/>
          <w:numId w:val="18"/>
        </w:numPr>
        <w:spacing w:after="0"/>
        <w:rPr>
          <w:highlight w:val="yellow"/>
        </w:rPr>
      </w:pPr>
      <w:r w:rsidRPr="003F3750">
        <w:rPr>
          <w:highlight w:val="yellow"/>
        </w:rPr>
        <w:t>Any</w:t>
      </w:r>
      <w:r w:rsidR="003D5830" w:rsidRPr="003F3750">
        <w:rPr>
          <w:highlight w:val="yellow"/>
        </w:rPr>
        <w:t xml:space="preserve"> initialized family members must have HoldMe = 0.</w:t>
      </w:r>
      <w:r w:rsidR="0037546C" w:rsidRPr="003F3750">
        <w:rPr>
          <w:highlight w:val="yellow"/>
        </w:rPr>
        <w:t xml:space="preserve"> </w:t>
      </w:r>
    </w:p>
    <w:p w14:paraId="081E2F06" w14:textId="77777777" w:rsidR="003F3750" w:rsidRPr="003F3750" w:rsidRDefault="003F3750" w:rsidP="003F3750">
      <w:pPr>
        <w:spacing w:after="0"/>
        <w:ind w:left="45"/>
        <w:rPr>
          <w:highlight w:val="yellow"/>
        </w:rPr>
      </w:pPr>
    </w:p>
    <w:p w14:paraId="3B433249" w14:textId="005FBA02" w:rsidR="00E401B3" w:rsidRPr="003F3750" w:rsidRDefault="0037546C" w:rsidP="003F3750">
      <w:pPr>
        <w:spacing w:after="0"/>
        <w:rPr>
          <w:highlight w:val="yellow"/>
        </w:rPr>
      </w:pPr>
      <w:r w:rsidRPr="003F3750">
        <w:rPr>
          <w:highlight w:val="yellow"/>
        </w:rPr>
        <w:t>An example is shown below.</w:t>
      </w:r>
      <w:r w:rsidR="004D55E5" w:rsidRPr="003F3750">
        <w:rPr>
          <w:highlight w:val="yellow"/>
        </w:rPr>
        <w:t xml:space="preserve"> Implementation of family conservation is based on the “mass matrix” option embedded within the ode15s solver. It has been tested </w:t>
      </w:r>
      <w:r w:rsidR="003F48BB">
        <w:rPr>
          <w:highlight w:val="yellow"/>
        </w:rPr>
        <w:t>within ExampleSetup_DielCycle</w:t>
      </w:r>
      <w:r w:rsidR="004D55E5" w:rsidRPr="003F3750">
        <w:rPr>
          <w:highlight w:val="yellow"/>
        </w:rPr>
        <w:t xml:space="preserve">, but it is still experimental and may lead to “unexpected” behavior for some </w:t>
      </w:r>
      <w:r w:rsidR="003F3750">
        <w:rPr>
          <w:highlight w:val="yellow"/>
        </w:rPr>
        <w:t>situations</w:t>
      </w:r>
      <w:r w:rsidR="004D55E5" w:rsidRPr="003F3750">
        <w:rPr>
          <w:highlight w:val="yellow"/>
        </w:rPr>
        <w:t>. Use with caution and verify results when possible.</w:t>
      </w:r>
    </w:p>
    <w:p w14:paraId="1BECF868" w14:textId="77777777" w:rsidR="00E401B3" w:rsidRPr="004D55E5" w:rsidRDefault="00E401B3" w:rsidP="00E401B3">
      <w:pPr>
        <w:pStyle w:val="CodeBlock"/>
        <w:rPr>
          <w:highlight w:val="yellow"/>
        </w:rPr>
      </w:pPr>
      <w:r w:rsidRPr="004D55E5">
        <w:rPr>
          <w:highlight w:val="yellow"/>
        </w:rPr>
        <w:t>InitConc = {...</w:t>
      </w:r>
    </w:p>
    <w:p w14:paraId="6D02781C"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t>‘NO'</w:t>
      </w:r>
      <w:r w:rsidRPr="004D55E5">
        <w:rPr>
          <w:highlight w:val="yellow"/>
        </w:rPr>
        <w:tab/>
      </w:r>
      <w:r w:rsidRPr="004D55E5">
        <w:rPr>
          <w:highlight w:val="yellow"/>
        </w:rPr>
        <w:tab/>
        <w:t>0.1</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12C6AB35"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r>
      <w:r w:rsidRPr="004D55E5">
        <w:rPr>
          <w:highlight w:val="yellow"/>
        </w:rPr>
        <w:tab/>
        <w:t>‘NO2’</w:t>
      </w:r>
      <w:r w:rsidRPr="004D55E5">
        <w:rPr>
          <w:highlight w:val="yellow"/>
        </w:rPr>
        <w:tab/>
      </w:r>
      <w:r w:rsidRPr="004D55E5">
        <w:rPr>
          <w:highlight w:val="yellow"/>
        </w:rPr>
        <w:tab/>
        <w:t>0.4</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6AA2CC6B" w14:textId="77777777" w:rsidR="004D55E5" w:rsidRPr="004D55E5" w:rsidRDefault="00E401B3" w:rsidP="004D55E5">
      <w:pPr>
        <w:pStyle w:val="CodeBlock"/>
        <w:rPr>
          <w:highlight w:val="yellow"/>
        </w:rPr>
      </w:pPr>
      <w:r w:rsidRPr="004D55E5">
        <w:rPr>
          <w:highlight w:val="yellow"/>
        </w:rPr>
        <w:t xml:space="preserve">            ‘NOy’</w:t>
      </w:r>
      <w:r w:rsidRPr="004D55E5">
        <w:rPr>
          <w:highlight w:val="yellow"/>
        </w:rPr>
        <w:tab/>
      </w:r>
      <w:r w:rsidRPr="004D55E5">
        <w:rPr>
          <w:highlight w:val="yellow"/>
        </w:rPr>
        <w:tab/>
        <w:t>{‘NO’,’NO2’,’NO3’,’2*N2O5’}</w:t>
      </w:r>
      <w:r w:rsidRPr="004D55E5">
        <w:rPr>
          <w:highlight w:val="yellow"/>
        </w:rPr>
        <w:tab/>
        <w:t>[]</w:t>
      </w:r>
    </w:p>
    <w:p w14:paraId="02891F9C" w14:textId="77777777" w:rsidR="006C4D4A" w:rsidRDefault="004D55E5" w:rsidP="004D55E5">
      <w:pPr>
        <w:pStyle w:val="CodeBlock"/>
      </w:pPr>
      <w:r w:rsidRPr="004D55E5">
        <w:rPr>
          <w:highlight w:val="yellow"/>
        </w:rPr>
        <w:t xml:space="preserve">           </w:t>
      </w:r>
      <w:r w:rsidR="00E401B3" w:rsidRPr="004D55E5">
        <w:rPr>
          <w:highlight w:val="yellow"/>
        </w:rPr>
        <w:t>};</w:t>
      </w:r>
    </w:p>
    <w:p w14:paraId="618E4503" w14:textId="77777777" w:rsidR="005C55FD" w:rsidRDefault="005C55FD">
      <w:pPr>
        <w:spacing w:after="0" w:line="240" w:lineRule="auto"/>
        <w:rPr>
          <w:rFonts w:ascii="Cambria" w:eastAsia="Times New Roman" w:hAnsi="Cambria"/>
          <w:b/>
          <w:bCs/>
          <w:color w:val="365F91"/>
          <w:sz w:val="28"/>
          <w:szCs w:val="28"/>
        </w:rPr>
      </w:pPr>
      <w:r>
        <w:br w:type="page"/>
      </w:r>
    </w:p>
    <w:p w14:paraId="29FA7DC7" w14:textId="77777777" w:rsidR="00600846" w:rsidRDefault="00AD6974" w:rsidP="007A5164">
      <w:pPr>
        <w:pStyle w:val="Heading1"/>
      </w:pPr>
      <w:bookmarkStart w:id="8" w:name="_Toc535572812"/>
      <w:r>
        <w:lastRenderedPageBreak/>
        <w:t>5</w:t>
      </w:r>
      <w:r w:rsidR="00600846">
        <w:t>. CHEMISTRY</w:t>
      </w:r>
      <w:bookmarkEnd w:id="8"/>
    </w:p>
    <w:p w14:paraId="09B8052D" w14:textId="77777777" w:rsidR="004072AB" w:rsidRDefault="00AD6974" w:rsidP="007A5164">
      <w:pPr>
        <w:pStyle w:val="Heading2"/>
      </w:pPr>
      <w:bookmarkStart w:id="9" w:name="_Toc535572813"/>
      <w:r>
        <w:t>5</w:t>
      </w:r>
      <w:r w:rsidR="004072AB">
        <w:t xml:space="preserve">.1 </w:t>
      </w:r>
      <w:r w:rsidR="00322FF2">
        <w:t>THE CHEMFILES INPUT</w:t>
      </w:r>
      <w:bookmarkEnd w:id="9"/>
    </w:p>
    <w:p w14:paraId="73AB4691" w14:textId="77777777" w:rsidR="00971D45" w:rsidRDefault="00DA06DC" w:rsidP="00DA06DC">
      <w:r w:rsidRPr="00DA06DC">
        <w:rPr>
          <w:b/>
        </w:rPr>
        <w:t>ChemFiles</w:t>
      </w:r>
      <w:r>
        <w:t xml:space="preserve"> is a cell array of strings specifying functions and scripts for the chemical mechanism. </w:t>
      </w:r>
      <w:r w:rsidR="00C80468">
        <w:t>The first and second cells are</w:t>
      </w:r>
      <w:r>
        <w:t xml:space="preserve"> </w:t>
      </w:r>
      <w:r w:rsidRPr="0055267F">
        <w:t>always</w:t>
      </w:r>
      <w:r>
        <w:t xml:space="preserve"> </w:t>
      </w:r>
      <w:r w:rsidRPr="0055267F">
        <w:rPr>
          <w:u w:val="single"/>
        </w:rPr>
        <w:t>function</w:t>
      </w:r>
      <w:r w:rsidR="00C80468" w:rsidRPr="0055267F">
        <w:rPr>
          <w:u w:val="single"/>
        </w:rPr>
        <w:t>s</w:t>
      </w:r>
      <w:r>
        <w:t xml:space="preserve"> for generic/complex rate constants</w:t>
      </w:r>
      <w:r w:rsidR="0055267F">
        <w:t xml:space="preserve"> and J-values, respectively</w:t>
      </w:r>
      <w:r>
        <w:t>.</w:t>
      </w:r>
      <w:r w:rsidR="0055267F">
        <w:t xml:space="preserve"> Subsequent cells</w:t>
      </w:r>
      <w:r>
        <w:t xml:space="preserve"> are </w:t>
      </w:r>
      <w:r w:rsidRPr="0055267F">
        <w:rPr>
          <w:u w:val="single"/>
        </w:rPr>
        <w:t>scripts</w:t>
      </w:r>
      <w:r>
        <w:t xml:space="preserve"> for mechanisms and sub-mechanisms.</w:t>
      </w:r>
      <w:r w:rsidR="00971D45">
        <w:t xml:space="preserve"> </w:t>
      </w:r>
      <w:r w:rsidR="0055267F">
        <w:t>For an MCM scheme, the input might look as follows:</w:t>
      </w:r>
    </w:p>
    <w:p w14:paraId="0CBF23DD" w14:textId="77777777" w:rsidR="00A877A4" w:rsidRPr="00981BB6" w:rsidRDefault="00A877A4" w:rsidP="00A877A4">
      <w:pPr>
        <w:pStyle w:val="CodeBlock"/>
      </w:pPr>
      <w:r w:rsidRPr="00981BB6">
        <w:t>ChemFiles = {...</w:t>
      </w:r>
    </w:p>
    <w:p w14:paraId="1BCF7A14" w14:textId="77777777" w:rsidR="00A877A4" w:rsidRPr="00981BB6" w:rsidRDefault="00A877A4" w:rsidP="00A877A4">
      <w:pPr>
        <w:pStyle w:val="CodeBlock"/>
      </w:pPr>
      <w:r w:rsidRPr="00981BB6">
        <w:t xml:space="preserve">            'MCMv331_K(Met)';...</w:t>
      </w:r>
    </w:p>
    <w:p w14:paraId="018B0BDD" w14:textId="77777777" w:rsidR="00A877A4" w:rsidRPr="00981BB6" w:rsidRDefault="00A877A4" w:rsidP="00A877A4">
      <w:pPr>
        <w:pStyle w:val="CodeBlock"/>
      </w:pPr>
      <w:r>
        <w:t xml:space="preserve">            'MCMv331_J(Met,0</w:t>
      </w:r>
      <w:r w:rsidRPr="00981BB6">
        <w:t>)';...</w:t>
      </w:r>
    </w:p>
    <w:p w14:paraId="4E52D269" w14:textId="77777777" w:rsidR="00A877A4" w:rsidRPr="00981BB6" w:rsidRDefault="00A877A4" w:rsidP="00A877A4">
      <w:pPr>
        <w:pStyle w:val="CodeBlock"/>
      </w:pPr>
      <w:r w:rsidRPr="00981BB6">
        <w:t xml:space="preserve">            'MCMv331_Inorg_Isoprene'};</w:t>
      </w:r>
    </w:p>
    <w:p w14:paraId="5A5ED7AB" w14:textId="77777777" w:rsidR="00CD14BF" w:rsidRPr="00C50428" w:rsidRDefault="00981BB6" w:rsidP="00F061F1">
      <w:r>
        <w:t xml:space="preserve">The output of the K and J functions must be a </w:t>
      </w:r>
      <w:r w:rsidRPr="00981BB6">
        <w:rPr>
          <w:u w:val="single"/>
        </w:rPr>
        <w:t>structure</w:t>
      </w:r>
      <w:r>
        <w:t xml:space="preserve"> containing all calculated rate constants/J values. </w:t>
      </w:r>
      <w:r w:rsidR="00112AAA">
        <w:t>If, for some bizarre reason, your mechanism does not have functions for K’s and J’s, either or both of th</w:t>
      </w:r>
      <w:r w:rsidR="00C80D85">
        <w:t>e first two cells can be empty.</w:t>
      </w:r>
      <w:r w:rsidR="00F34605">
        <w:t xml:space="preserve"> Available mechanisms are listed below.</w:t>
      </w:r>
    </w:p>
    <w:p w14:paraId="0384920B" w14:textId="77777777" w:rsidR="00CD14BF" w:rsidRDefault="00CD14BF" w:rsidP="00B90C26"/>
    <w:p w14:paraId="0FE35816" w14:textId="77777777" w:rsidR="006745C5" w:rsidRDefault="00D945B0" w:rsidP="00D945B0">
      <w:pPr>
        <w:pStyle w:val="Heading2"/>
      </w:pPr>
      <w:bookmarkStart w:id="10" w:name="_Toc535572814"/>
      <w:r>
        <w:t>5.2 STRUCTURE OF INDIVIDUAL CHEMISTRY SCRIPTS</w:t>
      </w:r>
      <w:bookmarkEnd w:id="10"/>
    </w:p>
    <w:p w14:paraId="1FB6FE4A" w14:textId="77777777" w:rsidR="007653D5" w:rsidRDefault="00AE1FAA" w:rsidP="00AE1FAA">
      <w:pPr>
        <w:autoSpaceDE w:val="0"/>
        <w:autoSpaceDN w:val="0"/>
        <w:adjustRightInd w:val="0"/>
        <w:jc w:val="both"/>
      </w:pPr>
      <w:r>
        <w:t>Each chemistry script has two main sections</w:t>
      </w:r>
      <w:r w:rsidR="007653D5">
        <w:t>: species names and chemical reactions.</w:t>
      </w:r>
    </w:p>
    <w:p w14:paraId="4A461C7F" w14:textId="77777777" w:rsidR="007653D5" w:rsidRPr="00FF7CE3" w:rsidRDefault="007653D5" w:rsidP="00A632A9">
      <w:pPr>
        <w:pStyle w:val="subhead"/>
      </w:pPr>
      <w:r w:rsidRPr="00FF7CE3">
        <w:t>Species Names</w:t>
      </w:r>
    </w:p>
    <w:p w14:paraId="7EC01624" w14:textId="77777777" w:rsidR="00AE1FAA" w:rsidRDefault="007653D5" w:rsidP="00AE1FAA">
      <w:pPr>
        <w:autoSpaceDE w:val="0"/>
        <w:autoSpaceDN w:val="0"/>
        <w:adjustRightInd w:val="0"/>
        <w:jc w:val="both"/>
      </w:pPr>
      <w:r>
        <w:t>This section</w:t>
      </w:r>
      <w:r w:rsidR="001E061C">
        <w:t xml:space="preserve"> is</w:t>
      </w:r>
      <w:r w:rsidR="00AE1FAA">
        <w:t xml:space="preserve"> where all </w:t>
      </w:r>
      <w:r>
        <w:t xml:space="preserve">chemical </w:t>
      </w:r>
      <w:r w:rsidR="00AE1FAA">
        <w:t>specie</w:t>
      </w:r>
      <w:r w:rsidR="001E061C">
        <w:t xml:space="preserve">s and RO2 names are specified. </w:t>
      </w:r>
      <w:r>
        <w:t xml:space="preserve">These are given as cell arrays of strings and added to the relevant lists by calling the script </w:t>
      </w:r>
      <w:r w:rsidRPr="007653D5">
        <w:rPr>
          <w:b/>
        </w:rPr>
        <w:t>AddSpecies</w:t>
      </w:r>
      <w:r>
        <w:t xml:space="preserve">. </w:t>
      </w:r>
      <w:r w:rsidR="001E061C">
        <w:t>For example, for a</w:t>
      </w:r>
      <w:r w:rsidR="00780A72">
        <w:t xml:space="preserve"> </w:t>
      </w:r>
      <w:r w:rsidR="001E061C">
        <w:t xml:space="preserve">mechanism involving oxidation of </w:t>
      </w:r>
      <w:r w:rsidR="002F01C8">
        <w:t>methane</w:t>
      </w:r>
      <w:r w:rsidR="001E061C">
        <w:t>:</w:t>
      </w:r>
    </w:p>
    <w:p w14:paraId="2A1E5366" w14:textId="77777777" w:rsidR="00A877A4" w:rsidRPr="00981BB6" w:rsidRDefault="00A877A4" w:rsidP="00A877A4">
      <w:pPr>
        <w:pStyle w:val="CodeBlock"/>
      </w:pPr>
      <w:r w:rsidRPr="00981BB6">
        <w:t>SpeciesToAdd = {'CH4’; ’CH3O2’; ‘CH3OOH’; ’HCHO’; ‘OH’; ‘HO2’; ‘NO’; ‘NO2’};</w:t>
      </w:r>
    </w:p>
    <w:p w14:paraId="68722E51" w14:textId="77777777" w:rsidR="00A877A4" w:rsidRPr="00981BB6" w:rsidRDefault="00A877A4" w:rsidP="00A877A4">
      <w:pPr>
        <w:pStyle w:val="CodeBlock"/>
      </w:pPr>
      <w:r w:rsidRPr="00981BB6">
        <w:t>RO2ToAdd = {'CH3O2'};</w:t>
      </w:r>
    </w:p>
    <w:p w14:paraId="7F67D774" w14:textId="77777777" w:rsidR="00A877A4" w:rsidRPr="00981BB6" w:rsidRDefault="00A877A4" w:rsidP="00A877A4">
      <w:pPr>
        <w:pStyle w:val="CodeBlock"/>
      </w:pPr>
      <w:r w:rsidRPr="00981BB6">
        <w:t>AddSpecies</w:t>
      </w:r>
    </w:p>
    <w:p w14:paraId="4DC16AE9" w14:textId="77777777" w:rsidR="00E878EB" w:rsidRDefault="001E061C" w:rsidP="00B74485">
      <w:pPr>
        <w:pStyle w:val="NoSpacing"/>
      </w:pPr>
      <w:r>
        <w:t>A few notes on this:</w:t>
      </w:r>
    </w:p>
    <w:p w14:paraId="102F4A88" w14:textId="77777777" w:rsidR="001E061C" w:rsidRDefault="001E061C" w:rsidP="001A1C01">
      <w:pPr>
        <w:pStyle w:val="NoSpacing"/>
        <w:numPr>
          <w:ilvl w:val="0"/>
          <w:numId w:val="5"/>
        </w:numPr>
      </w:pPr>
      <w:r w:rsidRPr="00B23F46">
        <w:rPr>
          <w:b/>
        </w:rPr>
        <w:t>RO2ToAdd</w:t>
      </w:r>
      <w:r>
        <w:t xml:space="preserve"> </w:t>
      </w:r>
      <w:r w:rsidR="004013F6">
        <w:t>is optional</w:t>
      </w:r>
      <w:r w:rsidR="001A1C01">
        <w:t xml:space="preserve"> and only necessary for mechanisms that use total peroxy radicals as an operator (like MCM)</w:t>
      </w:r>
      <w:r w:rsidR="00F277DC">
        <w:t>.</w:t>
      </w:r>
      <w:r w:rsidR="001A1C01">
        <w:t xml:space="preserve"> In such a case, all </w:t>
      </w:r>
      <w:r>
        <w:t xml:space="preserve">RO2 species must be included in </w:t>
      </w:r>
      <w:r w:rsidRPr="001A1C01">
        <w:rPr>
          <w:i/>
        </w:rPr>
        <w:t xml:space="preserve">both </w:t>
      </w:r>
      <w:r>
        <w:t xml:space="preserve">the </w:t>
      </w:r>
      <w:r w:rsidRPr="001A1C01">
        <w:rPr>
          <w:b/>
        </w:rPr>
        <w:t>CnamesToAdd</w:t>
      </w:r>
      <w:r>
        <w:t xml:space="preserve"> and </w:t>
      </w:r>
      <w:r w:rsidRPr="001A1C01">
        <w:rPr>
          <w:b/>
        </w:rPr>
        <w:t>RO2ToAdd</w:t>
      </w:r>
      <w:r>
        <w:t xml:space="preserve"> cell arrays.</w:t>
      </w:r>
    </w:p>
    <w:p w14:paraId="014B0DBD" w14:textId="77777777" w:rsidR="001E061C" w:rsidRDefault="00995D04" w:rsidP="00B74485">
      <w:pPr>
        <w:pStyle w:val="NoSpacing"/>
        <w:numPr>
          <w:ilvl w:val="0"/>
          <w:numId w:val="5"/>
        </w:numPr>
      </w:pPr>
      <w:r>
        <w:t>Generally, it is good</w:t>
      </w:r>
      <w:r w:rsidR="00B74485">
        <w:t xml:space="preserve"> practice to </w:t>
      </w:r>
      <w:r w:rsidR="00FF7CE3">
        <w:t>give</w:t>
      </w:r>
      <w:r w:rsidR="00B74485">
        <w:t xml:space="preserve"> the names of </w:t>
      </w:r>
      <w:r w:rsidR="00B74485" w:rsidRPr="00995D04">
        <w:rPr>
          <w:i/>
        </w:rPr>
        <w:t>all</w:t>
      </w:r>
      <w:r w:rsidR="00B74485">
        <w:t xml:space="preserve"> reactants and products </w:t>
      </w:r>
      <w:r>
        <w:t xml:space="preserve">included in the </w:t>
      </w:r>
      <w:r w:rsidR="001A1C01">
        <w:t>sub-</w:t>
      </w:r>
      <w:r>
        <w:t xml:space="preserve">mechanism. However, this </w:t>
      </w:r>
      <w:r w:rsidR="00642B5D">
        <w:t xml:space="preserve">section </w:t>
      </w:r>
      <w:r>
        <w:t>can be omitted if the mechanism will only be used in conjunction with another mechanism that includes all reactant/products.</w:t>
      </w:r>
    </w:p>
    <w:p w14:paraId="375AC654" w14:textId="77777777" w:rsidR="00B90C26" w:rsidRDefault="00B23F46" w:rsidP="00B90C26">
      <w:pPr>
        <w:pStyle w:val="NoSpacing"/>
        <w:numPr>
          <w:ilvl w:val="0"/>
          <w:numId w:val="5"/>
        </w:numPr>
      </w:pPr>
      <w:r>
        <w:t xml:space="preserve">The same species </w:t>
      </w:r>
      <w:r w:rsidR="00FF7CE3">
        <w:t>can be added</w:t>
      </w:r>
      <w:r>
        <w:t xml:space="preserve"> in multiple sub-mechanisms</w:t>
      </w:r>
      <w:r w:rsidR="00FF7CE3">
        <w:t xml:space="preserve"> without fear of generating duplicate species.</w:t>
      </w:r>
      <w:r w:rsidR="00AA7BBA">
        <w:t xml:space="preserve"> This is not the case with reactions.</w:t>
      </w:r>
    </w:p>
    <w:p w14:paraId="307766F9" w14:textId="77777777" w:rsidR="00BC50CF" w:rsidRPr="00BC50CF" w:rsidRDefault="00BC50CF" w:rsidP="00A632A9">
      <w:pPr>
        <w:pStyle w:val="subhead"/>
      </w:pPr>
      <w:r>
        <w:t>Chemical Reactions</w:t>
      </w:r>
    </w:p>
    <w:p w14:paraId="6FB63752" w14:textId="77777777" w:rsidR="00B3151A" w:rsidRDefault="001C3026" w:rsidP="00327835">
      <w:r>
        <w:t>This</w:t>
      </w:r>
      <w:r w:rsidR="00263630">
        <w:t xml:space="preserve"> section contains bl</w:t>
      </w:r>
      <w:r w:rsidR="00A13C58">
        <w:t xml:space="preserve">ocks of code for chemical reactions. </w:t>
      </w:r>
      <w:r w:rsidR="002A4DC8">
        <w:t>Each block has the following structure.</w:t>
      </w:r>
    </w:p>
    <w:p w14:paraId="3C752EF7" w14:textId="77777777" w:rsidR="00B3151A" w:rsidRPr="00981BB6" w:rsidRDefault="00B3151A" w:rsidP="00B3151A">
      <w:pPr>
        <w:pStyle w:val="CodeBlock"/>
      </w:pPr>
      <w:r w:rsidRPr="00981BB6">
        <w:t xml:space="preserve">i=i+1; </w:t>
      </w:r>
    </w:p>
    <w:p w14:paraId="76977C0A" w14:textId="77777777" w:rsidR="00B3151A" w:rsidRPr="00981BB6" w:rsidRDefault="00B3151A" w:rsidP="00B3151A">
      <w:pPr>
        <w:pStyle w:val="CodeBlock"/>
      </w:pPr>
      <w:r w:rsidRPr="00981BB6">
        <w:t xml:space="preserve">Rnames{i} = 'CH4 + OH = CH3O2'; </w:t>
      </w:r>
    </w:p>
    <w:p w14:paraId="2C7E8252" w14:textId="77777777" w:rsidR="00B3151A" w:rsidRPr="00981BB6" w:rsidRDefault="00B3151A" w:rsidP="00B3151A">
      <w:pPr>
        <w:pStyle w:val="CodeBlock"/>
      </w:pPr>
      <w:r w:rsidRPr="00981BB6">
        <w:lastRenderedPageBreak/>
        <w:t>k(:,i) = 1.85e-12.*exp(-1690./T);</w:t>
      </w:r>
    </w:p>
    <w:p w14:paraId="0C5A52D8" w14:textId="77777777" w:rsidR="00B3151A" w:rsidRPr="00981BB6" w:rsidRDefault="00B3151A" w:rsidP="00B3151A">
      <w:pPr>
        <w:pStyle w:val="CodeBlock"/>
      </w:pPr>
      <w:r w:rsidRPr="00981BB6">
        <w:t>Gstr{i,1} = 'CH4'; Gstr{i,2} = 'OH';</w:t>
      </w:r>
    </w:p>
    <w:p w14:paraId="0028CDCA" w14:textId="77777777" w:rsidR="00263630" w:rsidRDefault="00B3151A" w:rsidP="00B3151A">
      <w:pPr>
        <w:pStyle w:val="CodeBlock"/>
      </w:pPr>
      <w:r w:rsidRPr="00981BB6">
        <w:t>fCH4(i) = -1; fOH(i) = -1; fCH3O2(i) = 1;</w:t>
      </w:r>
    </w:p>
    <w:p w14:paraId="386B5D07" w14:textId="77777777" w:rsidR="00A13C58" w:rsidRDefault="002A4DC8" w:rsidP="00FF5563">
      <w:pPr>
        <w:pStyle w:val="NoSpacing"/>
        <w:tabs>
          <w:tab w:val="left" w:pos="900"/>
        </w:tabs>
        <w:ind w:left="1170" w:hanging="1170"/>
      </w:pPr>
      <w:r>
        <w:rPr>
          <w:b/>
        </w:rPr>
        <w:t xml:space="preserve">Rnames: </w:t>
      </w:r>
      <w:r>
        <w:t xml:space="preserve"> </w:t>
      </w:r>
      <w:r w:rsidR="00FF5563">
        <w:tab/>
        <w:t>A</w:t>
      </w:r>
      <w:r>
        <w:t xml:space="preserve"> string specifying the name of the reaction</w:t>
      </w:r>
    </w:p>
    <w:p w14:paraId="09DCBA8D" w14:textId="77777777" w:rsidR="002A4DC8" w:rsidRDefault="002A4DC8" w:rsidP="00FF5563">
      <w:pPr>
        <w:pStyle w:val="NoSpacing"/>
        <w:tabs>
          <w:tab w:val="left" w:pos="900"/>
          <w:tab w:val="left" w:pos="1260"/>
        </w:tabs>
        <w:ind w:left="1170" w:hanging="1170"/>
      </w:pPr>
      <w:r>
        <w:rPr>
          <w:b/>
        </w:rPr>
        <w:t>k</w:t>
      </w:r>
      <w:r>
        <w:t xml:space="preserve">:  </w:t>
      </w:r>
      <w:r w:rsidR="00FF5563">
        <w:tab/>
        <w:t>R</w:t>
      </w:r>
      <w:r>
        <w:t xml:space="preserve">eaction rate constant. Note that this will be a column vector if multiple initial conditions are given, hence the use of </w:t>
      </w:r>
      <w:r w:rsidR="001A1C01">
        <w:t>vectorized</w:t>
      </w:r>
      <w:r>
        <w:t xml:space="preserve"> operators (</w:t>
      </w:r>
      <w:r w:rsidR="001A1C01">
        <w:t>.</w:t>
      </w:r>
      <w:r>
        <w:t>*</w:t>
      </w:r>
      <w:r w:rsidR="00362DDD">
        <w:t xml:space="preserve">, </w:t>
      </w:r>
      <w:r w:rsidR="001A1C01">
        <w:t>.</w:t>
      </w:r>
      <w:r>
        <w:t>/</w:t>
      </w:r>
      <w:r w:rsidR="00362DDD">
        <w:t xml:space="preserve"> and .^</w:t>
      </w:r>
      <w:r>
        <w:t>).</w:t>
      </w:r>
    </w:p>
    <w:p w14:paraId="73ED6F63" w14:textId="77777777" w:rsidR="002A4DC8" w:rsidRDefault="002A4DC8" w:rsidP="00FF5563">
      <w:pPr>
        <w:pStyle w:val="NoSpacing"/>
        <w:tabs>
          <w:tab w:val="left" w:pos="900"/>
        </w:tabs>
        <w:ind w:left="1170" w:hanging="1170"/>
      </w:pPr>
      <w:r w:rsidRPr="00780A72">
        <w:rPr>
          <w:b/>
        </w:rPr>
        <w:t>Gstr</w:t>
      </w:r>
      <w:r w:rsidR="00FF5563">
        <w:rPr>
          <w:b/>
        </w:rPr>
        <w:t>:</w:t>
      </w:r>
      <w:r>
        <w:rPr>
          <w:i/>
        </w:rPr>
        <w:t xml:space="preserve"> </w:t>
      </w:r>
      <w:r w:rsidR="00FF5563">
        <w:rPr>
          <w:i/>
        </w:rPr>
        <w:t xml:space="preserve"> </w:t>
      </w:r>
      <w:r w:rsidR="00FF5563">
        <w:rPr>
          <w:i/>
        </w:rPr>
        <w:tab/>
      </w:r>
      <w:r w:rsidR="00FF5563">
        <w:t xml:space="preserve">2-column </w:t>
      </w:r>
      <w:r>
        <w:t xml:space="preserve">cell array of strings </w:t>
      </w:r>
      <w:r w:rsidR="00FF5563">
        <w:t xml:space="preserve">specifying </w:t>
      </w:r>
      <w:r w:rsidR="00284175">
        <w:t xml:space="preserve">reactant </w:t>
      </w:r>
      <w:r w:rsidR="00FF5563">
        <w:t>names</w:t>
      </w:r>
      <w:r w:rsidR="00284175">
        <w:t>.</w:t>
      </w:r>
      <w:r>
        <w:t xml:space="preserve"> </w:t>
      </w:r>
      <w:r w:rsidR="00284175">
        <w:t>If the reaction is 1</w:t>
      </w:r>
      <w:r w:rsidR="00284175" w:rsidRPr="00284175">
        <w:rPr>
          <w:vertAlign w:val="superscript"/>
        </w:rPr>
        <w:t>st</w:t>
      </w:r>
      <w:r w:rsidR="00284175">
        <w:t xml:space="preserve"> or 0</w:t>
      </w:r>
      <w:r w:rsidR="00284175" w:rsidRPr="00284175">
        <w:rPr>
          <w:vertAlign w:val="superscript"/>
        </w:rPr>
        <w:t>th</w:t>
      </w:r>
      <w:r w:rsidR="00284175">
        <w:t xml:space="preserve"> order, one or both of the Gstr colu</w:t>
      </w:r>
      <w:r w:rsidR="007A2DFC">
        <w:t>mns can be left blank. Yes, it is</w:t>
      </w:r>
      <w:r w:rsidR="00284175">
        <w:t xml:space="preserve"> short for “G-string.” Giggle if you must.</w:t>
      </w:r>
    </w:p>
    <w:p w14:paraId="7E53D21A" w14:textId="49AD2C5C" w:rsidR="00B501FB" w:rsidRDefault="00AE1FAA" w:rsidP="00B501FB">
      <w:pPr>
        <w:pStyle w:val="NoSpacing"/>
        <w:tabs>
          <w:tab w:val="left" w:pos="900"/>
        </w:tabs>
        <w:ind w:left="1170" w:hanging="1170"/>
      </w:pPr>
      <w:r w:rsidRPr="00A44B70">
        <w:rPr>
          <w:b/>
        </w:rPr>
        <w:t>f</w:t>
      </w:r>
      <w:r w:rsidR="00263630" w:rsidRPr="00A44B70">
        <w:rPr>
          <w:b/>
        </w:rPr>
        <w:t>X</w:t>
      </w:r>
      <w:r w:rsidR="00FF5563">
        <w:rPr>
          <w:b/>
        </w:rPr>
        <w:t xml:space="preserve">: </w:t>
      </w:r>
      <w:r>
        <w:rPr>
          <w:i/>
        </w:rPr>
        <w:t xml:space="preserve"> </w:t>
      </w:r>
      <w:r w:rsidR="00FF5563">
        <w:rPr>
          <w:i/>
        </w:rPr>
        <w:tab/>
      </w:r>
      <w:r w:rsidR="00FF5563">
        <w:t>S</w:t>
      </w:r>
      <w:r>
        <w:t xml:space="preserve">toichiometric constants for </w:t>
      </w:r>
      <w:r w:rsidR="00780A72">
        <w:t>each</w:t>
      </w:r>
      <w:r>
        <w:t xml:space="preserve"> species for a given reaction. In the above example, one molecule each of </w:t>
      </w:r>
      <w:r w:rsidR="00FF5563">
        <w:t>CH4</w:t>
      </w:r>
      <w:r>
        <w:t xml:space="preserve"> and </w:t>
      </w:r>
      <w:r w:rsidR="00780A72">
        <w:t>OH</w:t>
      </w:r>
      <w:r>
        <w:t xml:space="preserve"> are lost and 1 molecule of </w:t>
      </w:r>
      <w:r w:rsidR="00FF5563">
        <w:t>CH3</w:t>
      </w:r>
      <w:r>
        <w:t xml:space="preserve">O2 is formed, </w:t>
      </w:r>
      <w:r w:rsidR="00FF5563">
        <w:t>thus the respective</w:t>
      </w:r>
      <w:r>
        <w:t xml:space="preserve"> f</w:t>
      </w:r>
      <w:r w:rsidR="00FF5563">
        <w:t>X</w:t>
      </w:r>
      <w:r>
        <w:t xml:space="preserve"> are -1, -1 and 1. f</w:t>
      </w:r>
      <w:r w:rsidR="00FF5563">
        <w:t>X</w:t>
      </w:r>
      <w:r>
        <w:t xml:space="preserve"> for all species not participating in the reaction are 0 by default.</w:t>
      </w:r>
    </w:p>
    <w:p w14:paraId="248F508D" w14:textId="60BDED77" w:rsidR="00B501FB" w:rsidRPr="00B501FB" w:rsidRDefault="00B501FB" w:rsidP="00B501FB">
      <w:pPr>
        <w:pStyle w:val="subhead"/>
        <w:rPr>
          <w:highlight w:val="yellow"/>
        </w:rPr>
      </w:pPr>
      <w:r w:rsidRPr="00B501FB">
        <w:rPr>
          <w:highlight w:val="yellow"/>
        </w:rPr>
        <w:t>Limiting Reagent Reactions</w:t>
      </w:r>
    </w:p>
    <w:p w14:paraId="714BE4B0" w14:textId="468A51A2" w:rsidR="00B501FB" w:rsidRPr="00B501FB" w:rsidRDefault="00B501FB" w:rsidP="00B501FB">
      <w:pPr>
        <w:pStyle w:val="NoSpacing"/>
      </w:pPr>
      <w:r w:rsidRPr="00B501FB">
        <w:rPr>
          <w:highlight w:val="yellow"/>
        </w:rPr>
        <w:t>This is a special feature that is currently only used in the “HalogenAerosol_Sherwen2016” MCMv331 sub-mechanism to approximate aqueous phase chemistry. For such reactions, the rate constant is 1</w:t>
      </w:r>
      <w:r w:rsidRPr="00B501FB">
        <w:rPr>
          <w:highlight w:val="yellow"/>
          <w:vertAlign w:val="superscript"/>
        </w:rPr>
        <w:t>st</w:t>
      </w:r>
      <w:r w:rsidRPr="00B501FB">
        <w:rPr>
          <w:highlight w:val="yellow"/>
        </w:rPr>
        <w:t>-order and the instantaneous reaction rate is determined by k*min(conc_reactant_1, conc_reactant_2). If you want a reaction treated this way, add the line “lr_flag(i) = 1” to your reaction block.</w:t>
      </w:r>
    </w:p>
    <w:p w14:paraId="368151E2" w14:textId="77777777" w:rsidR="00937BB9" w:rsidRPr="00937BB9" w:rsidRDefault="00B90C26" w:rsidP="00B90C26">
      <w:pPr>
        <w:pStyle w:val="subhead"/>
      </w:pPr>
      <w:r>
        <w:t>Additional Notes</w:t>
      </w:r>
    </w:p>
    <w:p w14:paraId="1A2F2C70" w14:textId="77777777" w:rsidR="00937BB9" w:rsidRPr="00937BB9" w:rsidRDefault="00284175" w:rsidP="00937BB9">
      <w:pPr>
        <w:pStyle w:val="NoSpacing"/>
        <w:numPr>
          <w:ilvl w:val="0"/>
          <w:numId w:val="6"/>
        </w:numPr>
        <w:ind w:left="360"/>
        <w:rPr>
          <w:b/>
        </w:rPr>
      </w:pPr>
      <w:r>
        <w:t xml:space="preserve">ORDER: </w:t>
      </w:r>
      <w:r w:rsidR="00937BB9">
        <w:t xml:space="preserve">The </w:t>
      </w:r>
      <w:r w:rsidR="00FF5563">
        <w:t>order in which reactio</w:t>
      </w:r>
      <w:r w:rsidR="00937BB9">
        <w:t>ns are entered does not matter.</w:t>
      </w:r>
    </w:p>
    <w:p w14:paraId="1EC8764B" w14:textId="77777777" w:rsidR="00937BB9" w:rsidRPr="00937BB9" w:rsidRDefault="00284175" w:rsidP="00937BB9">
      <w:pPr>
        <w:pStyle w:val="NoSpacing"/>
        <w:numPr>
          <w:ilvl w:val="0"/>
          <w:numId w:val="6"/>
        </w:numPr>
        <w:ind w:left="360"/>
        <w:rPr>
          <w:b/>
        </w:rPr>
      </w:pPr>
      <w:r>
        <w:t>DUPLICATE REACTIONS: If duplicate reactions are found, a warning will appear in the command window during model initialization, but the model will still run</w:t>
      </w:r>
      <w:r w:rsidR="00FF5563">
        <w:t>.</w:t>
      </w:r>
      <w:r>
        <w:t xml:space="preserve"> These do occur in the MCM, typically involving </w:t>
      </w:r>
      <w:r w:rsidR="00CD14BF">
        <w:t xml:space="preserve">two separate but numerically-identical </w:t>
      </w:r>
      <w:r>
        <w:t>photolysis</w:t>
      </w:r>
      <w:r w:rsidR="00CD14BF">
        <w:t xml:space="preserve"> reactions</w:t>
      </w:r>
      <w:r>
        <w:t>. In general, howeve</w:t>
      </w:r>
      <w:r w:rsidR="00CD14BF">
        <w:t>r, duplicate reactions should not be present</w:t>
      </w:r>
      <w:r>
        <w:t>.</w:t>
      </w:r>
    </w:p>
    <w:p w14:paraId="0B6ED82B" w14:textId="77777777" w:rsidR="00FF5563" w:rsidRPr="00AA7BBA" w:rsidRDefault="00FF5563" w:rsidP="00B23F46">
      <w:pPr>
        <w:pStyle w:val="NoSpacing"/>
        <w:numPr>
          <w:ilvl w:val="0"/>
          <w:numId w:val="6"/>
        </w:numPr>
        <w:ind w:left="360"/>
        <w:rPr>
          <w:b/>
        </w:rPr>
      </w:pPr>
      <w:r w:rsidRPr="00AA7BBA">
        <w:t xml:space="preserve">All </w:t>
      </w:r>
      <w:r w:rsidR="00937BB9" w:rsidRPr="00AA7BBA">
        <w:rPr>
          <w:b/>
        </w:rPr>
        <w:t>Met</w:t>
      </w:r>
      <w:r w:rsidR="00284175" w:rsidRPr="00AA7BBA">
        <w:t xml:space="preserve"> variables</w:t>
      </w:r>
      <w:r w:rsidR="00C80D85" w:rsidRPr="00AA7BBA">
        <w:t xml:space="preserve"> and generic rate constants/photolysis frequencies (</w:t>
      </w:r>
      <w:r w:rsidR="00AA7BBA">
        <w:t xml:space="preserve">the latter </w:t>
      </w:r>
      <w:r w:rsidR="00C80D85" w:rsidRPr="00AA7BBA">
        <w:t xml:space="preserve">specified in </w:t>
      </w:r>
      <w:r w:rsidR="00AA7BBA">
        <w:t xml:space="preserve">the first two </w:t>
      </w:r>
      <w:r w:rsidR="00C80D85" w:rsidRPr="00AA7BBA">
        <w:t>ChemFiles input functions)</w:t>
      </w:r>
      <w:r w:rsidR="00112AAA" w:rsidRPr="00AA7BBA">
        <w:t xml:space="preserve"> </w:t>
      </w:r>
      <w:r w:rsidR="00284175" w:rsidRPr="00AA7BBA">
        <w:t xml:space="preserve">can be used when </w:t>
      </w:r>
      <w:r w:rsidR="007E6E21" w:rsidRPr="00AA7BBA">
        <w:t>defining</w:t>
      </w:r>
      <w:r w:rsidR="00284175" w:rsidRPr="00AA7BBA">
        <w:t xml:space="preserve"> reaction</w:t>
      </w:r>
      <w:r w:rsidR="007E6E21" w:rsidRPr="00AA7BBA">
        <w:t xml:space="preserve"> rates</w:t>
      </w:r>
      <w:r w:rsidR="00495E86" w:rsidRPr="00AA7BBA">
        <w:t xml:space="preserve"> constants.</w:t>
      </w:r>
      <w:r w:rsidR="004D74BB" w:rsidRPr="00AA7BBA">
        <w:t xml:space="preserve"> Addition of Met variables beyond those listed in </w:t>
      </w:r>
      <w:hyperlink w:anchor="_3._METEOROLOGY" w:history="1">
        <w:r w:rsidR="00AA7BBA" w:rsidRPr="00AA7BBA">
          <w:rPr>
            <w:rStyle w:val="Hyperlink"/>
          </w:rPr>
          <w:t>Meteorology</w:t>
        </w:r>
      </w:hyperlink>
      <w:r w:rsidR="00AA7BBA">
        <w:t xml:space="preserve"> </w:t>
      </w:r>
      <w:r w:rsidR="008F441C" w:rsidRPr="00AA7BBA">
        <w:t>requires first adding them to the list in</w:t>
      </w:r>
      <w:r w:rsidR="004D74BB" w:rsidRPr="00AA7BBA">
        <w:t xml:space="preserve"> the </w:t>
      </w:r>
      <w:r w:rsidR="004D74BB" w:rsidRPr="00AA7BBA">
        <w:rPr>
          <w:b/>
        </w:rPr>
        <w:t>InitializeMet.m</w:t>
      </w:r>
      <w:r w:rsidR="004D74BB" w:rsidRPr="00AA7BBA">
        <w:t xml:space="preserve"> function.</w:t>
      </w:r>
    </w:p>
    <w:p w14:paraId="36679096" w14:textId="77777777" w:rsidR="00322FF2" w:rsidRDefault="00322FF2" w:rsidP="00B90C26"/>
    <w:p w14:paraId="3E228F5A" w14:textId="0C33089A" w:rsidR="00600846" w:rsidRDefault="00AD6974" w:rsidP="007A5164">
      <w:pPr>
        <w:pStyle w:val="Heading2"/>
      </w:pPr>
      <w:bookmarkStart w:id="11" w:name="_Toc535572815"/>
      <w:r>
        <w:t>5</w:t>
      </w:r>
      <w:r w:rsidR="00600846">
        <w:t>.</w:t>
      </w:r>
      <w:r w:rsidR="006A0CD4">
        <w:t>3</w:t>
      </w:r>
      <w:r w:rsidR="00600846">
        <w:t xml:space="preserve"> </w:t>
      </w:r>
      <w:r w:rsidR="0025562B">
        <w:t>GENERATING</w:t>
      </w:r>
      <w:r w:rsidR="004072AB">
        <w:t xml:space="preserve"> MCM REACTIONS FILE</w:t>
      </w:r>
      <w:bookmarkEnd w:id="11"/>
    </w:p>
    <w:p w14:paraId="4EE246C3" w14:textId="77777777" w:rsidR="00362DDD" w:rsidRDefault="00362DDD" w:rsidP="0005148D">
      <w:pPr>
        <w:jc w:val="both"/>
      </w:pPr>
      <w:r>
        <w:t>The full version of the MCM, as well as a few subsets,</w:t>
      </w:r>
      <w:r w:rsidR="0005148D">
        <w:t xml:space="preserve"> are include</w:t>
      </w:r>
      <w:r w:rsidR="00315734">
        <w:t xml:space="preserve">d with the examples under </w:t>
      </w:r>
      <w:r>
        <w:t>\Chem</w:t>
      </w:r>
      <w:r w:rsidR="0005148D">
        <w:t>\MCM</w:t>
      </w:r>
      <w:r>
        <w:t>v331</w:t>
      </w:r>
      <w:r w:rsidR="0005148D">
        <w:t xml:space="preserve">\. </w:t>
      </w:r>
      <w:r>
        <w:t>In many cases, however, a user will only have constraints for a subset of all VOC. For computational efficiency, it is recommended that users generate their own MCM subsets in these cases. Here’s how.</w:t>
      </w:r>
    </w:p>
    <w:p w14:paraId="59C1833A" w14:textId="77777777" w:rsidR="00362DDD" w:rsidRDefault="00013B9F" w:rsidP="006F14EA">
      <w:pPr>
        <w:numPr>
          <w:ilvl w:val="0"/>
          <w:numId w:val="1"/>
        </w:numPr>
        <w:tabs>
          <w:tab w:val="clear" w:pos="720"/>
          <w:tab w:val="num" w:pos="360"/>
        </w:tabs>
        <w:spacing w:after="0"/>
        <w:ind w:left="360"/>
        <w:jc w:val="both"/>
      </w:pPr>
      <w:r>
        <w:t xml:space="preserve">Go to the MCM website </w:t>
      </w:r>
      <w:r w:rsidR="006A45B0">
        <w:t>(</w:t>
      </w:r>
      <w:hyperlink r:id="rId13" w:history="1">
        <w:r w:rsidR="006A45B0" w:rsidRPr="00E149DC">
          <w:rPr>
            <w:rStyle w:val="Hyperlink"/>
          </w:rPr>
          <w:t>http://mcm.leeds.ac.uk/MCM/</w:t>
        </w:r>
      </w:hyperlink>
      <w:r w:rsidR="00362DDD">
        <w:t>).</w:t>
      </w:r>
    </w:p>
    <w:p w14:paraId="6FD4207C" w14:textId="77777777" w:rsidR="00362DDD" w:rsidRDefault="00362DDD" w:rsidP="006F14EA">
      <w:pPr>
        <w:numPr>
          <w:ilvl w:val="0"/>
          <w:numId w:val="1"/>
        </w:numPr>
        <w:tabs>
          <w:tab w:val="clear" w:pos="720"/>
          <w:tab w:val="num" w:pos="360"/>
        </w:tabs>
        <w:spacing w:after="0"/>
        <w:ind w:left="360"/>
        <w:jc w:val="both"/>
      </w:pPr>
      <w:r>
        <w:t>Near the top, click “Browse.”</w:t>
      </w:r>
    </w:p>
    <w:p w14:paraId="37EF1BC6" w14:textId="77777777" w:rsidR="00362DDD" w:rsidRDefault="00362DDD" w:rsidP="006F14EA">
      <w:pPr>
        <w:numPr>
          <w:ilvl w:val="0"/>
          <w:numId w:val="1"/>
        </w:numPr>
        <w:tabs>
          <w:tab w:val="clear" w:pos="720"/>
          <w:tab w:val="num" w:pos="360"/>
        </w:tabs>
        <w:spacing w:after="0"/>
        <w:ind w:left="360"/>
        <w:jc w:val="both"/>
      </w:pPr>
      <w:r>
        <w:t>Check all species that you want to include and click the “Add Selection to Mark List” button.</w:t>
      </w:r>
    </w:p>
    <w:p w14:paraId="6B0955F7" w14:textId="77777777" w:rsidR="00362DDD" w:rsidRDefault="00362DDD" w:rsidP="006F14EA">
      <w:pPr>
        <w:numPr>
          <w:ilvl w:val="0"/>
          <w:numId w:val="1"/>
        </w:numPr>
        <w:tabs>
          <w:tab w:val="clear" w:pos="720"/>
          <w:tab w:val="num" w:pos="360"/>
        </w:tabs>
        <w:spacing w:after="0"/>
        <w:ind w:left="360"/>
        <w:jc w:val="both"/>
      </w:pPr>
      <w:r>
        <w:t>Near the top, click “Extract.”</w:t>
      </w:r>
    </w:p>
    <w:p w14:paraId="6033D92B" w14:textId="77777777" w:rsidR="00362DDD" w:rsidRDefault="00362DDD" w:rsidP="006F14EA">
      <w:pPr>
        <w:numPr>
          <w:ilvl w:val="0"/>
          <w:numId w:val="1"/>
        </w:numPr>
        <w:tabs>
          <w:tab w:val="clear" w:pos="720"/>
          <w:tab w:val="num" w:pos="360"/>
        </w:tabs>
        <w:spacing w:after="0"/>
        <w:ind w:left="360"/>
        <w:jc w:val="both"/>
      </w:pPr>
      <w:r>
        <w:t>Select “FACSIMILE input format.” Also</w:t>
      </w:r>
      <w:r w:rsidR="00AD6716">
        <w:t>,</w:t>
      </w:r>
      <w:r>
        <w:t xml:space="preserve"> check the “Include inorganic reactions?” box.</w:t>
      </w:r>
    </w:p>
    <w:p w14:paraId="401F2AF3" w14:textId="77777777" w:rsidR="00AD6716" w:rsidRDefault="00AD6716" w:rsidP="006F14EA">
      <w:pPr>
        <w:numPr>
          <w:ilvl w:val="0"/>
          <w:numId w:val="1"/>
        </w:numPr>
        <w:tabs>
          <w:tab w:val="clear" w:pos="720"/>
          <w:tab w:val="num" w:pos="360"/>
        </w:tabs>
        <w:spacing w:after="0"/>
        <w:ind w:left="360"/>
        <w:jc w:val="both"/>
      </w:pPr>
      <w:r>
        <w:t>Click the “Extract” button to</w:t>
      </w:r>
      <w:r w:rsidR="00013B9F">
        <w:t xml:space="preserve"> download the </w:t>
      </w:r>
      <w:r>
        <w:t xml:space="preserve">mechanism </w:t>
      </w:r>
      <w:r w:rsidR="00013B9F">
        <w:t xml:space="preserve">subset </w:t>
      </w:r>
      <w:r>
        <w:t xml:space="preserve">to a text file (mcm_subset .fac). </w:t>
      </w:r>
    </w:p>
    <w:p w14:paraId="06BF8E70" w14:textId="77777777" w:rsidR="00013B9F" w:rsidRDefault="00AD6716" w:rsidP="006F14EA">
      <w:pPr>
        <w:numPr>
          <w:ilvl w:val="0"/>
          <w:numId w:val="1"/>
        </w:numPr>
        <w:tabs>
          <w:tab w:val="clear" w:pos="720"/>
          <w:tab w:val="num" w:pos="360"/>
        </w:tabs>
        <w:spacing w:after="0"/>
        <w:ind w:left="360"/>
        <w:jc w:val="both"/>
      </w:pPr>
      <w:r>
        <w:lastRenderedPageBreak/>
        <w:t>Give this file a more descriptive name and move it to somewhere on your MATLAB search path (e.g. F0\Chem\MCMv331).</w:t>
      </w:r>
    </w:p>
    <w:p w14:paraId="7DC81036" w14:textId="77777777" w:rsidR="00013B9F" w:rsidRDefault="0061698C" w:rsidP="006F14EA">
      <w:pPr>
        <w:numPr>
          <w:ilvl w:val="0"/>
          <w:numId w:val="1"/>
        </w:numPr>
        <w:tabs>
          <w:tab w:val="clear" w:pos="720"/>
          <w:tab w:val="num" w:pos="360"/>
        </w:tabs>
        <w:spacing w:after="0"/>
        <w:ind w:left="360"/>
        <w:jc w:val="both"/>
      </w:pPr>
      <w:r>
        <w:t>In the MATLAB command window, c</w:t>
      </w:r>
      <w:r w:rsidR="006F14EA">
        <w:t>all the</w:t>
      </w:r>
      <w:r w:rsidR="00013B9F">
        <w:t xml:space="preserve"> </w:t>
      </w:r>
      <w:r w:rsidR="00AD6716">
        <w:rPr>
          <w:b/>
        </w:rPr>
        <w:t>FAC2</w:t>
      </w:r>
      <w:r w:rsidR="00F44B0B">
        <w:rPr>
          <w:b/>
        </w:rPr>
        <w:t>F0AM</w:t>
      </w:r>
      <w:r w:rsidR="006F14EA">
        <w:t xml:space="preserve"> function:</w:t>
      </w:r>
    </w:p>
    <w:p w14:paraId="7F22EA4A" w14:textId="77777777" w:rsidR="006F14EA" w:rsidRDefault="00F62C98" w:rsidP="00F62C98">
      <w:pPr>
        <w:pStyle w:val="CodeBlock"/>
      </w:pPr>
      <w:r w:rsidRPr="00F62C98">
        <w:t>FAC2F0AM(MCM_flnm, save_flnm)</w:t>
      </w:r>
    </w:p>
    <w:p w14:paraId="798310B1" w14:textId="77777777" w:rsidR="00315734" w:rsidRDefault="00B740B2" w:rsidP="00313E18">
      <w:pPr>
        <w:jc w:val="both"/>
      </w:pPr>
      <w:r>
        <w:t>Here,</w:t>
      </w:r>
      <w:r w:rsidR="006F14EA">
        <w:t xml:space="preserve"> </w:t>
      </w:r>
      <w:r w:rsidR="0005148D" w:rsidRPr="0086481A">
        <w:rPr>
          <w:b/>
        </w:rPr>
        <w:t>MCM_</w:t>
      </w:r>
      <w:r w:rsidR="0086481A" w:rsidRPr="0086481A">
        <w:rPr>
          <w:b/>
        </w:rPr>
        <w:t>flnm</w:t>
      </w:r>
      <w:r w:rsidR="006A45B0">
        <w:t xml:space="preserve"> </w:t>
      </w:r>
      <w:r w:rsidR="006F14EA">
        <w:t xml:space="preserve">is the name of the FACSIMILE text </w:t>
      </w:r>
      <w:r w:rsidR="006A45B0">
        <w:t>fi</w:t>
      </w:r>
      <w:r w:rsidR="006F14EA">
        <w:t xml:space="preserve">le (including extension) and </w:t>
      </w:r>
      <w:r w:rsidR="0086481A" w:rsidRPr="0086481A">
        <w:rPr>
          <w:b/>
        </w:rPr>
        <w:t>save_flnm</w:t>
      </w:r>
      <w:r w:rsidR="0086481A">
        <w:t xml:space="preserve"> </w:t>
      </w:r>
      <w:r w:rsidR="006F14EA">
        <w:t>is the</w:t>
      </w:r>
      <w:r w:rsidR="0086481A">
        <w:t xml:space="preserve"> desired name for the </w:t>
      </w:r>
      <w:r w:rsidR="006F14EA">
        <w:t>script</w:t>
      </w:r>
      <w:r w:rsidR="0086481A">
        <w:t xml:space="preserve"> that will be written.</w:t>
      </w:r>
      <w:r>
        <w:t xml:space="preserve"> This will generate the sub-mechanism as a </w:t>
      </w:r>
      <w:r w:rsidR="006F14EA">
        <w:t>script (.m file) in the same directory as the text file.</w:t>
      </w:r>
      <w:r w:rsidR="004D1B10">
        <w:t xml:space="preserve"> </w:t>
      </w:r>
      <w:r w:rsidR="004D1B10">
        <w:rPr>
          <w:b/>
        </w:rPr>
        <w:t>FAC2</w:t>
      </w:r>
      <w:r w:rsidR="00F44B0B">
        <w:rPr>
          <w:b/>
        </w:rPr>
        <w:t>F0AM</w:t>
      </w:r>
      <w:r w:rsidR="004D1B10">
        <w:t xml:space="preserve"> has been tested with the entire MCM reaction set, but it may fail for other FACSIMILE-formatted mechanisms.</w:t>
      </w:r>
      <w:r w:rsidR="00981BB6">
        <w:t xml:space="preserve"> </w:t>
      </w:r>
      <w:r w:rsidR="003621DE">
        <w:t>Some translation code for</w:t>
      </w:r>
      <w:r w:rsidR="00981BB6">
        <w:t xml:space="preserve"> KPP-formatted mechanisms is also available on request</w:t>
      </w:r>
      <w:r w:rsidR="003621DE">
        <w:t xml:space="preserve">, though it may need some </w:t>
      </w:r>
      <w:r w:rsidR="00E01BB1">
        <w:t>tinkering</w:t>
      </w:r>
      <w:r w:rsidR="00981BB6">
        <w:t>.</w:t>
      </w:r>
    </w:p>
    <w:p w14:paraId="34244139" w14:textId="77777777" w:rsidR="00E01BB1" w:rsidRPr="00B90C26" w:rsidRDefault="006A0CD4" w:rsidP="00313E18">
      <w:pPr>
        <w:jc w:val="both"/>
        <w:rPr>
          <w:rStyle w:val="IntenseEmphasis"/>
        </w:rPr>
      </w:pPr>
      <w:r w:rsidRPr="00B90C26">
        <w:rPr>
          <w:rStyle w:val="IntenseEmphasis"/>
        </w:rPr>
        <w:t>Do not use multiple MCM-extracted mechanisms simultaneously</w:t>
      </w:r>
      <w:r w:rsidR="00E01BB1" w:rsidRPr="00B90C26">
        <w:rPr>
          <w:rStyle w:val="IntenseEmphasis"/>
        </w:rPr>
        <w:t>! This will lead to duplicate reactions.</w:t>
      </w:r>
    </w:p>
    <w:p w14:paraId="6DE70956" w14:textId="77777777" w:rsidR="001B7608" w:rsidRDefault="001B7608" w:rsidP="00B90C26"/>
    <w:p w14:paraId="535E1C15" w14:textId="77777777" w:rsidR="00D64951" w:rsidRDefault="00F62C98" w:rsidP="00D64951">
      <w:pPr>
        <w:pStyle w:val="Heading2"/>
      </w:pPr>
      <w:bookmarkStart w:id="12" w:name="_Toc331754961"/>
      <w:bookmarkStart w:id="13" w:name="_Toc535572816"/>
      <w:r>
        <w:t>5.4</w:t>
      </w:r>
      <w:r w:rsidR="00D64951">
        <w:t xml:space="preserve"> MODIFYING MCM REACTIONS</w:t>
      </w:r>
      <w:bookmarkEnd w:id="12"/>
      <w:bookmarkEnd w:id="13"/>
    </w:p>
    <w:p w14:paraId="5C682493" w14:textId="77777777" w:rsidR="00D64951" w:rsidRDefault="00D64951" w:rsidP="00D64951">
      <w:pPr>
        <w:jc w:val="both"/>
      </w:pPr>
      <w:r>
        <w:t xml:space="preserve">Sometimes, it may be necessary to modify the rate constant or yield of a reaction in the MCM mechanism. This can be done in the mechanism script; however, it is highly recommended that users save a separate script—with a different name—if any modifications are made to the base MCM mechanism. This will reduce confusion and errors when performing multiple model experiments. </w:t>
      </w:r>
    </w:p>
    <w:p w14:paraId="224FF82A" w14:textId="77777777" w:rsidR="00D64951" w:rsidRDefault="00D64951" w:rsidP="00417D49">
      <w:pPr>
        <w:jc w:val="both"/>
      </w:pPr>
      <w:r>
        <w:t xml:space="preserve">Another option is to apply the correction in a separate sub-mechanism that appears in </w:t>
      </w:r>
      <w:r w:rsidRPr="00B10F82">
        <w:rPr>
          <w:b/>
        </w:rPr>
        <w:t>ChemFiles</w:t>
      </w:r>
      <w:r>
        <w:t xml:space="preserve"> after the MCM sub-mechanism. For example, the </w:t>
      </w:r>
      <w:r w:rsidR="00417D49">
        <w:t>following script</w:t>
      </w:r>
      <w:r>
        <w:t xml:space="preserve"> updates the branching for the MACRO2 + NO reaction in MCMv3.2:</w:t>
      </w:r>
    </w:p>
    <w:p w14:paraId="70F03826" w14:textId="77777777" w:rsidR="006A0CD4" w:rsidRPr="00640764" w:rsidRDefault="006A0CD4" w:rsidP="006A0CD4">
      <w:pPr>
        <w:pStyle w:val="CodeBlock"/>
      </w:pPr>
      <w:r w:rsidRPr="00640764">
        <w:t>i=i+1;</w:t>
      </w:r>
    </w:p>
    <w:p w14:paraId="4AA7024A" w14:textId="77777777" w:rsidR="006A0CD4" w:rsidRPr="00640764" w:rsidRDefault="006A0CD4" w:rsidP="006A0CD4">
      <w:pPr>
        <w:pStyle w:val="CodeBlock"/>
      </w:pPr>
      <w:r w:rsidRPr="00640764">
        <w:t>Rnames{i} = 'MACRO2 + NO =  MACRNO3';</w:t>
      </w:r>
    </w:p>
    <w:p w14:paraId="040FADB9" w14:textId="77777777" w:rsidR="006A0CD4" w:rsidRPr="00640764" w:rsidRDefault="006A0CD4" w:rsidP="006A0CD4">
      <w:pPr>
        <w:pStyle w:val="CodeBlock"/>
      </w:pPr>
      <w:r w:rsidRPr="00640764">
        <w:t>k(:,i) = KRO2NO.*0.15;</w:t>
      </w:r>
    </w:p>
    <w:p w14:paraId="688847B4" w14:textId="77777777" w:rsidR="006A0CD4" w:rsidRPr="00640764" w:rsidRDefault="006A0CD4" w:rsidP="006A0CD4">
      <w:pPr>
        <w:pStyle w:val="CodeBlock"/>
      </w:pPr>
      <w:r w:rsidRPr="00640764">
        <w:t>Gstr{i,1} = 'MACRO2'; Gstr{i,2} = 'NO';</w:t>
      </w:r>
    </w:p>
    <w:p w14:paraId="4F33B8C1" w14:textId="77777777" w:rsidR="006A0CD4" w:rsidRPr="00640764" w:rsidRDefault="006A0CD4" w:rsidP="006A0CD4">
      <w:pPr>
        <w:pStyle w:val="CodeBlock"/>
      </w:pPr>
      <w:r w:rsidRPr="00640764">
        <w:t>fMACRO2(i)=-1; fNO(i)=-1; fMACRNO3(i)=1;</w:t>
      </w:r>
    </w:p>
    <w:p w14:paraId="0E43A154" w14:textId="77777777" w:rsidR="006A0CD4" w:rsidRPr="00640764" w:rsidRDefault="006A0CD4" w:rsidP="006A0CD4">
      <w:pPr>
        <w:pStyle w:val="CodeBlock"/>
      </w:pPr>
    </w:p>
    <w:p w14:paraId="5390C57E" w14:textId="77777777" w:rsidR="006A0CD4" w:rsidRPr="00640764" w:rsidRDefault="006A0CD4" w:rsidP="006A0CD4">
      <w:pPr>
        <w:pStyle w:val="CodeBlock"/>
      </w:pPr>
      <w:r w:rsidRPr="00640764">
        <w:t>RxnToReplace = 'MACRO2 + NO =  + ACETOL + CO + HO2 + NO2';</w:t>
      </w:r>
    </w:p>
    <w:p w14:paraId="73F55287" w14:textId="77777777" w:rsidR="006A0CD4" w:rsidRPr="00640764" w:rsidRDefault="006A0CD4" w:rsidP="006A0CD4">
      <w:pPr>
        <w:pStyle w:val="CodeBlock"/>
      </w:pPr>
      <w:r w:rsidRPr="00640764">
        <w:t>kToReplace = KRO2NO.*0.85;</w:t>
      </w:r>
    </w:p>
    <w:p w14:paraId="256C0A7E" w14:textId="77777777" w:rsidR="00D64951" w:rsidRDefault="006A0CD4" w:rsidP="006A0CD4">
      <w:pPr>
        <w:pStyle w:val="CodeBlock"/>
      </w:pPr>
      <w:r w:rsidRPr="00640764">
        <w:t>ReplaceRxn</w:t>
      </w:r>
    </w:p>
    <w:p w14:paraId="3CDB4A95" w14:textId="77777777" w:rsidR="00D64951" w:rsidRDefault="00D64951" w:rsidP="00D64951">
      <w:pPr>
        <w:jc w:val="both"/>
      </w:pPr>
      <w:r>
        <w:t xml:space="preserve">The first section contains a new reaction. The second section adjusts the yield of the default MCM reaction from 1 to 0.85 by altering the rate constant. </w:t>
      </w:r>
      <w:r w:rsidRPr="00C4583B">
        <w:rPr>
          <w:b/>
        </w:rPr>
        <w:t>R</w:t>
      </w:r>
      <w:r>
        <w:rPr>
          <w:b/>
        </w:rPr>
        <w:t>xnToReplace</w:t>
      </w:r>
      <w:r>
        <w:t xml:space="preserve"> is the name of the reaction to be fixed (which you can find in the MCM sub-mechanism), and </w:t>
      </w:r>
      <w:r w:rsidRPr="00C4583B">
        <w:rPr>
          <w:b/>
        </w:rPr>
        <w:t>k</w:t>
      </w:r>
      <w:r>
        <w:rPr>
          <w:b/>
        </w:rPr>
        <w:t>ToReplace</w:t>
      </w:r>
      <w:r>
        <w:t xml:space="preserve"> is the new rate constant. Calling the script </w:t>
      </w:r>
      <w:r w:rsidRPr="00DE0F7A">
        <w:rPr>
          <w:b/>
        </w:rPr>
        <w:t>ReplaceRxn</w:t>
      </w:r>
      <w:r>
        <w:t xml:space="preserve"> then applies the correction. This script is currently not capable of replacing fX or Gstr values, but could be modified to do so if necessary.</w:t>
      </w:r>
    </w:p>
    <w:p w14:paraId="1173E5EB" w14:textId="7DBC9015" w:rsidR="00B90C26" w:rsidRDefault="00B90C26" w:rsidP="00B90C26"/>
    <w:p w14:paraId="2648242A" w14:textId="77777777" w:rsidR="003B10FC" w:rsidRDefault="00112AAA" w:rsidP="00C80D85">
      <w:pPr>
        <w:pStyle w:val="Heading2"/>
      </w:pPr>
      <w:bookmarkStart w:id="14" w:name="_Toc535572817"/>
      <w:r>
        <w:lastRenderedPageBreak/>
        <w:t>5.</w:t>
      </w:r>
      <w:r w:rsidR="001B06D1">
        <w:t>5</w:t>
      </w:r>
      <w:r>
        <w:t xml:space="preserve"> </w:t>
      </w:r>
      <w:r w:rsidR="00E83D0C">
        <w:t>AVAILABLE MECHANISMS</w:t>
      </w:r>
      <w:bookmarkEnd w:id="14"/>
    </w:p>
    <w:p w14:paraId="38A03726" w14:textId="72A8517F" w:rsidR="00112AAA" w:rsidRDefault="00C80D85" w:rsidP="003B10FC">
      <w:pPr>
        <w:jc w:val="both"/>
      </w:pPr>
      <w:r>
        <w:t>The below table lists currently-available chemical mechanisms</w:t>
      </w:r>
      <w:r w:rsidR="001B06D1">
        <w:t xml:space="preserve"> and sub-mechanisms</w:t>
      </w:r>
      <w:r>
        <w:t>, which can be found in the \Chem</w:t>
      </w:r>
      <w:r w:rsidR="00F34605">
        <w:t>\</w:t>
      </w:r>
      <w:r>
        <w:t xml:space="preserve"> folder. These folders also contain relevant documentation</w:t>
      </w:r>
      <w:r w:rsidR="001B06D1">
        <w:t>. If users create more such mechanisms in the course of their work, they are encouraged to share with the community.</w:t>
      </w:r>
    </w:p>
    <w:p w14:paraId="3E4B6AD9" w14:textId="77777777" w:rsidR="00DD259B" w:rsidRDefault="00DD259B" w:rsidP="003B10FC">
      <w:pPr>
        <w:jc w:val="both"/>
      </w:pPr>
    </w:p>
    <w:tbl>
      <w:tblPr>
        <w:tblStyle w:val="TableClassic2"/>
        <w:tblW w:w="0" w:type="auto"/>
        <w:tblLook w:val="04A0" w:firstRow="1" w:lastRow="0" w:firstColumn="1" w:lastColumn="0" w:noHBand="0" w:noVBand="1"/>
      </w:tblPr>
      <w:tblGrid>
        <w:gridCol w:w="1368"/>
        <w:gridCol w:w="2970"/>
        <w:gridCol w:w="2250"/>
        <w:gridCol w:w="2988"/>
      </w:tblGrid>
      <w:tr w:rsidR="00C80D85" w14:paraId="2F83AB58" w14:textId="77777777" w:rsidTr="00C633F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68" w:type="dxa"/>
          </w:tcPr>
          <w:p w14:paraId="7570891D" w14:textId="77777777" w:rsidR="00C80D85" w:rsidRDefault="00C80D85" w:rsidP="00C633F1">
            <w:pPr>
              <w:jc w:val="both"/>
            </w:pPr>
            <w:r>
              <w:t>Mechanism</w:t>
            </w:r>
          </w:p>
        </w:tc>
        <w:tc>
          <w:tcPr>
            <w:tcW w:w="2970" w:type="dxa"/>
          </w:tcPr>
          <w:p w14:paraId="79491558"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Chemistry</w:t>
            </w:r>
          </w:p>
        </w:tc>
        <w:tc>
          <w:tcPr>
            <w:tcW w:w="2250" w:type="dxa"/>
          </w:tcPr>
          <w:p w14:paraId="03C4BBE5"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Generic K function</w:t>
            </w:r>
          </w:p>
        </w:tc>
        <w:tc>
          <w:tcPr>
            <w:tcW w:w="2988" w:type="dxa"/>
          </w:tcPr>
          <w:p w14:paraId="2D68FB76"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J-value function(s)</w:t>
            </w:r>
          </w:p>
        </w:tc>
      </w:tr>
      <w:tr w:rsidR="00C80D85" w14:paraId="1028785A"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6" w:space="0" w:color="000000"/>
              <w:bottom w:val="single" w:sz="4" w:space="0" w:color="auto"/>
            </w:tcBorders>
          </w:tcPr>
          <w:p w14:paraId="695121C3" w14:textId="77777777" w:rsidR="00C80D85" w:rsidRDefault="00C80D85" w:rsidP="006D2E84">
            <w:pPr>
              <w:spacing w:after="0"/>
              <w:jc w:val="both"/>
            </w:pPr>
            <w:r>
              <w:t>MCMv3.3.1</w:t>
            </w:r>
          </w:p>
        </w:tc>
        <w:tc>
          <w:tcPr>
            <w:tcW w:w="2970" w:type="dxa"/>
            <w:tcBorders>
              <w:top w:val="single" w:sz="6" w:space="0" w:color="000000"/>
              <w:bottom w:val="single" w:sz="4" w:space="0" w:color="auto"/>
            </w:tcBorders>
          </w:tcPr>
          <w:p w14:paraId="68892B07"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AllRxns</w:t>
            </w:r>
          </w:p>
          <w:p w14:paraId="714488AD" w14:textId="77777777" w:rsidR="006D2E84"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Inorg_Isoprene</w:t>
            </w:r>
          </w:p>
          <w:p w14:paraId="6D3C4C95"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MCMv331_Methane</w:t>
            </w:r>
          </w:p>
          <w:p w14:paraId="3D52D429" w14:textId="77777777" w:rsidR="006D2E84" w:rsidRDefault="00340772" w:rsidP="006D2E84">
            <w:pPr>
              <w:spacing w:after="0"/>
              <w:jc w:val="both"/>
              <w:cnfStyle w:val="000000000000" w:firstRow="0" w:lastRow="0" w:firstColumn="0" w:lastColumn="0" w:oddVBand="0" w:evenVBand="0" w:oddHBand="0" w:evenHBand="0" w:firstRowFirstColumn="0" w:firstRowLastColumn="0" w:lastRowFirstColumn="0" w:lastRowLastColumn="0"/>
            </w:pPr>
            <w:r>
              <w:t>c</w:t>
            </w:r>
            <w:r w:rsidR="006D2E84">
              <w:t>ustom</w:t>
            </w:r>
            <w:r>
              <w:t xml:space="preserve"> subsets</w:t>
            </w:r>
            <w:r w:rsidR="006D2E84">
              <w:t xml:space="preserve"> (see above)</w:t>
            </w:r>
          </w:p>
          <w:p w14:paraId="2DA1EF41" w14:textId="77777777" w:rsidR="001B06D1" w:rsidRP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rPr>
                <w:i/>
                <w:u w:val="single"/>
              </w:rPr>
            </w:pPr>
            <w:r w:rsidRPr="001B06D1">
              <w:rPr>
                <w:i/>
                <w:u w:val="single"/>
              </w:rPr>
              <w:t>Sub-mechanisms</w:t>
            </w:r>
          </w:p>
          <w:p w14:paraId="3864599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4_O1D</w:t>
            </w:r>
          </w:p>
          <w:p w14:paraId="7CCDF2E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3ONO_hv</w:t>
            </w:r>
          </w:p>
          <w:p w14:paraId="03ECB48F"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HO2NO2_hv</w:t>
            </w:r>
          </w:p>
          <w:p w14:paraId="2AD7723F" w14:textId="77777777" w:rsidR="0055548B" w:rsidRDefault="0055548B"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rPr>
                <w:highlight w:val="yellow"/>
              </w:rPr>
              <w:t>CH3O2_OH</w:t>
            </w:r>
          </w:p>
          <w:p w14:paraId="26469961"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l_VOC_Riedel2014</w:t>
            </w:r>
          </w:p>
          <w:p w14:paraId="7D76E471" w14:textId="77777777" w:rsidR="00C633F1" w:rsidRDefault="00085C3F" w:rsidP="006D2E84">
            <w:pPr>
              <w:spacing w:after="0"/>
              <w:jc w:val="both"/>
              <w:cnfStyle w:val="000000000000" w:firstRow="0" w:lastRow="0" w:firstColumn="0" w:lastColumn="0" w:oddVBand="0" w:evenVBand="0" w:oddHBand="0" w:evenHBand="0" w:firstRowFirstColumn="0" w:firstRowLastColumn="0" w:lastRowFirstColumn="0" w:lastRowLastColumn="0"/>
            </w:pPr>
            <w:r>
              <w:t>Halogens_MECCA</w:t>
            </w:r>
          </w:p>
          <w:p w14:paraId="5526CAD2" w14:textId="77777777" w:rsidR="00C633F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MTSQT_Wolfe2011</w:t>
            </w:r>
          </w:p>
        </w:tc>
        <w:tc>
          <w:tcPr>
            <w:tcW w:w="2250" w:type="dxa"/>
            <w:tcBorders>
              <w:top w:val="single" w:sz="6" w:space="0" w:color="000000"/>
              <w:bottom w:val="single" w:sz="4" w:space="0" w:color="auto"/>
            </w:tcBorders>
          </w:tcPr>
          <w:p w14:paraId="4C3FB939" w14:textId="77777777" w:rsidR="00C80D85" w:rsidRDefault="00C80D85" w:rsidP="00C633F1">
            <w:pPr>
              <w:spacing w:after="0"/>
              <w:jc w:val="both"/>
              <w:cnfStyle w:val="000000000000" w:firstRow="0" w:lastRow="0" w:firstColumn="0" w:lastColumn="0" w:oddVBand="0" w:evenVBand="0" w:oddHBand="0" w:evenHBand="0" w:firstRowFirstColumn="0" w:firstRowLastColumn="0" w:lastRowFirstColumn="0" w:lastRowLastColumn="0"/>
            </w:pPr>
            <w:r>
              <w:t>MCMv331_K</w:t>
            </w:r>
            <w:r w:rsidR="006D2E84">
              <w:t>(</w:t>
            </w:r>
            <w:r w:rsidR="00C633F1">
              <w:t>Met</w:t>
            </w:r>
            <w:r w:rsidR="006D2E84">
              <w:t>)</w:t>
            </w:r>
          </w:p>
        </w:tc>
        <w:tc>
          <w:tcPr>
            <w:tcW w:w="2988" w:type="dxa"/>
            <w:tcBorders>
              <w:top w:val="single" w:sz="6" w:space="0" w:color="000000"/>
              <w:bottom w:val="single" w:sz="4" w:space="0" w:color="auto"/>
            </w:tcBorders>
          </w:tcPr>
          <w:p w14:paraId="43B19EDE" w14:textId="77777777" w:rsidR="00C80D85" w:rsidRDefault="006D2E84" w:rsidP="00C633F1">
            <w:pPr>
              <w:spacing w:after="0"/>
              <w:jc w:val="both"/>
              <w:cnfStyle w:val="000000000000" w:firstRow="0" w:lastRow="0" w:firstColumn="0" w:lastColumn="0" w:oddVBand="0" w:evenVBand="0" w:oddHBand="0" w:evenHBand="0" w:firstRowFirstColumn="0" w:firstRowLastColumn="0" w:lastRowFirstColumn="0" w:lastRowLastColumn="0"/>
            </w:pPr>
            <w:r>
              <w:t>MCMv331_J(</w:t>
            </w:r>
            <w:r w:rsidR="00C633F1">
              <w:t>Met, Jmethod</w:t>
            </w:r>
            <w:r>
              <w:t>)</w:t>
            </w:r>
          </w:p>
        </w:tc>
      </w:tr>
      <w:tr w:rsidR="0027136E" w14:paraId="2ACFA9A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9DD608" w14:textId="77777777" w:rsidR="0027136E" w:rsidRDefault="0027136E" w:rsidP="006D2E84">
            <w:pPr>
              <w:spacing w:after="0"/>
              <w:jc w:val="both"/>
            </w:pPr>
            <w:r>
              <w:t>MCMv3.2</w:t>
            </w:r>
          </w:p>
        </w:tc>
        <w:tc>
          <w:tcPr>
            <w:tcW w:w="2970" w:type="dxa"/>
            <w:tcBorders>
              <w:top w:val="single" w:sz="4" w:space="0" w:color="auto"/>
              <w:bottom w:val="single" w:sz="4" w:space="0" w:color="auto"/>
            </w:tcBorders>
          </w:tcPr>
          <w:p w14:paraId="7128D9B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Inorg_Isoprene</w:t>
            </w:r>
          </w:p>
          <w:p w14:paraId="4735B945"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custom subsets (see above)</w:t>
            </w:r>
          </w:p>
        </w:tc>
        <w:tc>
          <w:tcPr>
            <w:tcW w:w="2250" w:type="dxa"/>
            <w:tcBorders>
              <w:top w:val="single" w:sz="4" w:space="0" w:color="auto"/>
              <w:bottom w:val="single" w:sz="4" w:space="0" w:color="auto"/>
            </w:tcBorders>
          </w:tcPr>
          <w:p w14:paraId="731159E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K(Met)</w:t>
            </w:r>
          </w:p>
        </w:tc>
        <w:tc>
          <w:tcPr>
            <w:tcW w:w="2988" w:type="dxa"/>
            <w:tcBorders>
              <w:top w:val="single" w:sz="4" w:space="0" w:color="auto"/>
              <w:bottom w:val="single" w:sz="4" w:space="0" w:color="auto"/>
            </w:tcBorders>
          </w:tcPr>
          <w:p w14:paraId="7BB35BA4"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J(Met,Jmethod)</w:t>
            </w:r>
          </w:p>
        </w:tc>
      </w:tr>
      <w:tr w:rsidR="00C80D85" w14:paraId="4EFE3EB4"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AD1880" w14:textId="77777777" w:rsidR="00C80D85" w:rsidRDefault="00C80D85" w:rsidP="006D2E84">
            <w:pPr>
              <w:spacing w:after="0"/>
              <w:jc w:val="both"/>
            </w:pPr>
            <w:r>
              <w:t>CB05</w:t>
            </w:r>
          </w:p>
        </w:tc>
        <w:tc>
          <w:tcPr>
            <w:tcW w:w="2970" w:type="dxa"/>
            <w:tcBorders>
              <w:top w:val="single" w:sz="4" w:space="0" w:color="auto"/>
              <w:bottom w:val="single" w:sz="4" w:space="0" w:color="auto"/>
            </w:tcBorders>
          </w:tcPr>
          <w:p w14:paraId="3A91F1B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AllRxns</w:t>
            </w:r>
          </w:p>
        </w:tc>
        <w:tc>
          <w:tcPr>
            <w:tcW w:w="2250" w:type="dxa"/>
            <w:tcBorders>
              <w:top w:val="single" w:sz="4" w:space="0" w:color="auto"/>
              <w:bottom w:val="single" w:sz="4" w:space="0" w:color="auto"/>
            </w:tcBorders>
          </w:tcPr>
          <w:p w14:paraId="0BF2E634"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K(</w:t>
            </w:r>
            <w:r w:rsidR="00C633F1">
              <w:t>Met</w:t>
            </w:r>
            <w:r>
              <w:t>)</w:t>
            </w:r>
          </w:p>
        </w:tc>
        <w:tc>
          <w:tcPr>
            <w:tcW w:w="2988" w:type="dxa"/>
            <w:tcBorders>
              <w:top w:val="single" w:sz="4" w:space="0" w:color="auto"/>
              <w:bottom w:val="single" w:sz="4" w:space="0" w:color="auto"/>
            </w:tcBorders>
          </w:tcPr>
          <w:p w14:paraId="007621E0"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05_J</w:t>
            </w:r>
            <w:r w:rsidR="006D2E84">
              <w:t>(</w:t>
            </w:r>
            <w:r>
              <w:t>Met, Jmethod</w:t>
            </w:r>
            <w:r w:rsidR="006D2E84">
              <w:t>)</w:t>
            </w:r>
          </w:p>
        </w:tc>
      </w:tr>
      <w:tr w:rsidR="00C80D85" w14:paraId="6B1BF8E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0AB85F4E" w14:textId="77777777" w:rsidR="00C80D85" w:rsidRDefault="00C80D85" w:rsidP="006D2E84">
            <w:pPr>
              <w:spacing w:after="0"/>
              <w:jc w:val="both"/>
            </w:pPr>
            <w:r>
              <w:t>CB6r2</w:t>
            </w:r>
          </w:p>
        </w:tc>
        <w:tc>
          <w:tcPr>
            <w:tcW w:w="2970" w:type="dxa"/>
            <w:tcBorders>
              <w:top w:val="single" w:sz="4" w:space="0" w:color="auto"/>
              <w:bottom w:val="single" w:sz="4" w:space="0" w:color="auto"/>
            </w:tcBorders>
          </w:tcPr>
          <w:p w14:paraId="5E2CDF1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AllRxns</w:t>
            </w:r>
          </w:p>
        </w:tc>
        <w:tc>
          <w:tcPr>
            <w:tcW w:w="2250" w:type="dxa"/>
            <w:tcBorders>
              <w:top w:val="single" w:sz="4" w:space="0" w:color="auto"/>
              <w:bottom w:val="single" w:sz="4" w:space="0" w:color="auto"/>
            </w:tcBorders>
          </w:tcPr>
          <w:p w14:paraId="7A77788D"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K(</w:t>
            </w:r>
            <w:r w:rsidR="00C633F1">
              <w:t>Met</w:t>
            </w:r>
            <w:r>
              <w:t>)</w:t>
            </w:r>
          </w:p>
        </w:tc>
        <w:tc>
          <w:tcPr>
            <w:tcW w:w="2988" w:type="dxa"/>
            <w:tcBorders>
              <w:top w:val="single" w:sz="4" w:space="0" w:color="auto"/>
              <w:bottom w:val="single" w:sz="4" w:space="0" w:color="auto"/>
            </w:tcBorders>
          </w:tcPr>
          <w:p w14:paraId="5458BB7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6r2_J</w:t>
            </w:r>
            <w:r w:rsidR="006D2E84">
              <w:t>(</w:t>
            </w:r>
            <w:r>
              <w:t>Met, Jmethod</w:t>
            </w:r>
            <w:r w:rsidR="006D2E84">
              <w:t>)</w:t>
            </w:r>
          </w:p>
        </w:tc>
      </w:tr>
      <w:tr w:rsidR="00C80D85" w14:paraId="4361DE05"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2B29873F" w14:textId="77777777" w:rsidR="00C80D85" w:rsidRDefault="00C80D85" w:rsidP="006D2E84">
            <w:pPr>
              <w:spacing w:after="0"/>
              <w:jc w:val="both"/>
            </w:pPr>
            <w:r>
              <w:t>RACM2</w:t>
            </w:r>
          </w:p>
        </w:tc>
        <w:tc>
          <w:tcPr>
            <w:tcW w:w="2970" w:type="dxa"/>
            <w:tcBorders>
              <w:top w:val="single" w:sz="4" w:space="0" w:color="auto"/>
              <w:bottom w:val="single" w:sz="4" w:space="0" w:color="auto"/>
            </w:tcBorders>
          </w:tcPr>
          <w:p w14:paraId="73364C22"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RACM2_AllRxns</w:t>
            </w:r>
          </w:p>
        </w:tc>
        <w:tc>
          <w:tcPr>
            <w:tcW w:w="2250" w:type="dxa"/>
            <w:tcBorders>
              <w:top w:val="single" w:sz="4" w:space="0" w:color="auto"/>
              <w:bottom w:val="single" w:sz="4" w:space="0" w:color="auto"/>
            </w:tcBorders>
          </w:tcPr>
          <w:p w14:paraId="0513A2CD"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RACM2_K(</w:t>
            </w:r>
            <w:r w:rsidR="00C633F1">
              <w:t>Met</w:t>
            </w:r>
            <w:r>
              <w:t>)</w:t>
            </w:r>
          </w:p>
        </w:tc>
        <w:tc>
          <w:tcPr>
            <w:tcW w:w="2988" w:type="dxa"/>
            <w:tcBorders>
              <w:top w:val="single" w:sz="4" w:space="0" w:color="auto"/>
              <w:bottom w:val="single" w:sz="4" w:space="0" w:color="auto"/>
            </w:tcBorders>
          </w:tcPr>
          <w:p w14:paraId="5D593C0E"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RACM2_J</w:t>
            </w:r>
            <w:r w:rsidR="001B06D1">
              <w:t>(</w:t>
            </w:r>
            <w:r>
              <w:t>Met, Jmethod</w:t>
            </w:r>
            <w:r w:rsidR="001B06D1">
              <w:t>)</w:t>
            </w:r>
          </w:p>
        </w:tc>
      </w:tr>
      <w:tr w:rsidR="00C80D85" w14:paraId="56EC3896"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12" w:space="0" w:color="000000"/>
            </w:tcBorders>
          </w:tcPr>
          <w:p w14:paraId="1C8F461A" w14:textId="77777777" w:rsidR="00C80D85" w:rsidRDefault="00C80D85" w:rsidP="006D2E84">
            <w:pPr>
              <w:spacing w:after="0"/>
              <w:jc w:val="both"/>
            </w:pPr>
            <w:r>
              <w:t>GEOS-CHEM</w:t>
            </w:r>
          </w:p>
        </w:tc>
        <w:tc>
          <w:tcPr>
            <w:tcW w:w="2970" w:type="dxa"/>
            <w:tcBorders>
              <w:top w:val="single" w:sz="4" w:space="0" w:color="auto"/>
              <w:bottom w:val="single" w:sz="12" w:space="0" w:color="000000"/>
            </w:tcBorders>
          </w:tcPr>
          <w:p w14:paraId="3F811695"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AllRxns</w:t>
            </w:r>
          </w:p>
        </w:tc>
        <w:tc>
          <w:tcPr>
            <w:tcW w:w="2250" w:type="dxa"/>
            <w:tcBorders>
              <w:top w:val="single" w:sz="4" w:space="0" w:color="auto"/>
              <w:bottom w:val="single" w:sz="12" w:space="0" w:color="000000"/>
            </w:tcBorders>
          </w:tcPr>
          <w:p w14:paraId="564C2260"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K(</w:t>
            </w:r>
            <w:r w:rsidR="00C633F1">
              <w:t>Met</w:t>
            </w:r>
            <w:r>
              <w:t>)</w:t>
            </w:r>
          </w:p>
        </w:tc>
        <w:tc>
          <w:tcPr>
            <w:tcW w:w="2988" w:type="dxa"/>
            <w:tcBorders>
              <w:top w:val="single" w:sz="4" w:space="0" w:color="auto"/>
              <w:bottom w:val="single" w:sz="12" w:space="0" w:color="000000"/>
            </w:tcBorders>
          </w:tcPr>
          <w:p w14:paraId="41CFAB5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GEOSCHEM_J</w:t>
            </w:r>
            <w:r w:rsidR="001B06D1">
              <w:t>(</w:t>
            </w:r>
            <w:r>
              <w:t>Met, Jmethod</w:t>
            </w:r>
            <w:r w:rsidR="001B06D1">
              <w:t>)</w:t>
            </w:r>
          </w:p>
        </w:tc>
      </w:tr>
    </w:tbl>
    <w:p w14:paraId="3F43BD7D" w14:textId="77777777" w:rsidR="00C80D85" w:rsidRDefault="00C80D85" w:rsidP="003B10FC">
      <w:pPr>
        <w:jc w:val="both"/>
      </w:pPr>
    </w:p>
    <w:p w14:paraId="24C94CF0" w14:textId="77777777" w:rsidR="00112AAA" w:rsidRDefault="00112AAA" w:rsidP="00EA3B66">
      <w:pPr>
        <w:pStyle w:val="Heading2"/>
        <w:jc w:val="both"/>
      </w:pPr>
      <w:bookmarkStart w:id="15" w:name="_5.6_PHOTOLYSIS_OPTIONS"/>
      <w:bookmarkStart w:id="16" w:name="_Toc535572818"/>
      <w:bookmarkEnd w:id="15"/>
      <w:r>
        <w:t>5.</w:t>
      </w:r>
      <w:r w:rsidR="001B06D1">
        <w:t>6</w:t>
      </w:r>
      <w:r>
        <w:t xml:space="preserve"> </w:t>
      </w:r>
      <w:r w:rsidR="00E83D0C">
        <w:t>PHOTOLYSIS OPTIONS</w:t>
      </w:r>
      <w:bookmarkEnd w:id="16"/>
    </w:p>
    <w:p w14:paraId="59995593" w14:textId="77777777" w:rsidR="00E71286" w:rsidRDefault="00E4298D" w:rsidP="00E71286">
      <w:r>
        <w:t xml:space="preserve">Several options </w:t>
      </w:r>
      <w:r w:rsidR="0055548B">
        <w:t>are available</w:t>
      </w:r>
      <w:r>
        <w:t xml:space="preserve"> for </w:t>
      </w:r>
      <w:r w:rsidR="0055548B">
        <w:t>calculating J-values</w:t>
      </w:r>
      <w:r>
        <w:t>. All options are contained in the J-value functions of each mechanism and are selected with the “Jmethod” input.</w:t>
      </w:r>
      <w:r w:rsidR="0055548B">
        <w:t xml:space="preserve"> Jmethod</w:t>
      </w:r>
      <w:r w:rsidR="00EA3B66">
        <w:t xml:space="preserve"> </w:t>
      </w:r>
      <w:r w:rsidR="00487D45">
        <w:t>can be a string or scalar</w:t>
      </w:r>
      <w:r w:rsidR="00EA3B66">
        <w:t xml:space="preserve">, and options are </w:t>
      </w:r>
      <w:r w:rsidR="00487D45">
        <w:t>‘MCM’, ‘BOTTOMUP’, OR ‘HYBRID’ (</w:t>
      </w:r>
      <w:r w:rsidR="0055548B">
        <w:t xml:space="preserve">0, 1, or </w:t>
      </w:r>
      <w:r w:rsidR="00487D45">
        <w:t xml:space="preserve">2 if given as a scalar). </w:t>
      </w:r>
      <w:r w:rsidR="00EA3B66">
        <w:t>The default is ‘MCM’.</w:t>
      </w:r>
      <w:r w:rsidR="00E71286">
        <w:t xml:space="preserve"> </w:t>
      </w:r>
    </w:p>
    <w:p w14:paraId="5A1A9A6D" w14:textId="77777777" w:rsidR="0025562B" w:rsidRDefault="0055548B" w:rsidP="00EA3B66">
      <w:r>
        <w:t>It</w:t>
      </w:r>
      <w:r w:rsidR="00E71286">
        <w:t xml:space="preserve"> is always highly preferable to scale model-calculated J-values to an observed J-value using the jcorr input. The radiation models underlying the MCM and HYBRID methods represent “typical” tropospheric conditions but do not reflect variability in overhead ozone column, surface albedo, </w:t>
      </w:r>
      <w:r w:rsidR="008F441C">
        <w:t>aerosol  optical depth, clouds</w:t>
      </w:r>
      <w:r w:rsidR="00E71286">
        <w:t xml:space="preserve">, </w:t>
      </w:r>
      <w:r w:rsidR="008F441C">
        <w:t xml:space="preserve">solar eclipses, really big birds, </w:t>
      </w:r>
      <w:r w:rsidR="00E71286">
        <w:t>etc., all of which affect the radiation field.</w:t>
      </w:r>
      <w:r w:rsidR="0025562B">
        <w:t xml:space="preserve"> In short:</w:t>
      </w:r>
    </w:p>
    <w:p w14:paraId="6A74BFB1" w14:textId="07FFD9FC" w:rsidR="008D2D87" w:rsidRDefault="0025562B" w:rsidP="00EA3B66">
      <w:r>
        <w:rPr>
          <w:rStyle w:val="IntenseEmphasis"/>
        </w:rPr>
        <w:t>D</w:t>
      </w:r>
      <w:r w:rsidR="002A26CA" w:rsidRPr="002A26CA">
        <w:rPr>
          <w:rStyle w:val="IntenseEmphasis"/>
        </w:rPr>
        <w:t>o not trust an unconstrained parameterization to give an accurate J-value estimate.</w:t>
      </w:r>
    </w:p>
    <w:p w14:paraId="1BEADA98" w14:textId="77777777" w:rsidR="0055548B" w:rsidRPr="0055548B" w:rsidRDefault="00EA3B66" w:rsidP="00B90C26">
      <w:pPr>
        <w:pStyle w:val="subhead"/>
      </w:pPr>
      <w:r w:rsidRPr="0055548B">
        <w:t>MCM</w:t>
      </w:r>
    </w:p>
    <w:p w14:paraId="1BD0C546" w14:textId="77777777" w:rsidR="005806C0" w:rsidRDefault="005806C0" w:rsidP="005806C0">
      <w:r>
        <w:lastRenderedPageBreak/>
        <w:t xml:space="preserve">This is the trigonometric SZA function found in MCM. The actual function is </w:t>
      </w:r>
    </w:p>
    <w:p w14:paraId="332CCFEB" w14:textId="77777777" w:rsidR="00EA3B66" w:rsidRDefault="005806C0" w:rsidP="005806C0">
      <w:pPr>
        <w:ind w:firstLine="720"/>
      </w:pPr>
      <w:r>
        <w:t xml:space="preserve">J = </w:t>
      </w:r>
      <w:r w:rsidR="008F441C">
        <w:t>I</w:t>
      </w:r>
      <w:r w:rsidR="002A26CA">
        <w:t xml:space="preserve"> </w:t>
      </w:r>
      <w:r w:rsidR="008F441C">
        <w:t>*</w:t>
      </w:r>
      <w:r w:rsidR="002A26CA">
        <w:t xml:space="preserve"> </w:t>
      </w:r>
      <w:r w:rsidR="008F441C">
        <w:t>cos(SZA)^m * exp(-n</w:t>
      </w:r>
      <w:r w:rsidR="002A26CA">
        <w:t xml:space="preserve"> </w:t>
      </w:r>
      <w:r w:rsidR="008F441C">
        <w:t>*</w:t>
      </w:r>
      <w:r w:rsidR="002A26CA">
        <w:t xml:space="preserve"> </w:t>
      </w:r>
      <w:r w:rsidR="008F441C">
        <w:t>sec(SZA))</w:t>
      </w:r>
    </w:p>
    <w:p w14:paraId="59313AC5" w14:textId="77777777" w:rsidR="008D2D87" w:rsidRDefault="005806C0" w:rsidP="005806C0">
      <w:r>
        <w:t xml:space="preserve">Here, I/m/n are constants derived from least-squares fits to J-values derived from a radiative transfer model run at 0.5 km and literature cross sections/quantum yields. The origin of the parameterization is discussed in </w:t>
      </w:r>
      <w:r>
        <w:fldChar w:fldCharType="begin"/>
      </w:r>
      <w:r>
        <w:instrText xml:space="preserve"> ADDIN EN.CITE &lt;EndNote&gt;&lt;Cite AuthorYear="1"&gt;&lt;Author&gt;Jenkin&lt;/Author&gt;&lt;Year&gt;1997&lt;/Year&gt;&lt;RecNum&gt;184&lt;/RecNum&gt;&lt;DisplayText&gt;Jenkin et al. (1997)&lt;/DisplayText&gt;&lt;record&gt;&lt;rec-number&gt;184&lt;/rec-number&gt;&lt;foreign-keys&gt;&lt;key app="EN" db-id="0xrp09waw2ppfde9vz2pxesb20rd5rxrvzrv" timestamp="1427308137"&gt;184&lt;/key&gt;&lt;/foreign-keys&gt;&lt;ref-type name="Journal Article"&gt;17&lt;/ref-type&gt;&lt;contributors&gt;&lt;authors&gt;&lt;author&gt;Jenkin, M. E.&lt;/author&gt;&lt;author&gt;Saunders, S. M.&lt;/author&gt;&lt;author&gt;Pilling, M. J.&lt;/author&gt;&lt;/authors&gt;&lt;/contributors&gt;&lt;auth-address&gt;Univ leeds,sch chem,leeds ls2 9jt,w yorkshire,england.&lt;/auth-address&gt;&lt;titles&gt;&lt;title&gt;The tropospheric degradation of volatile organic compounds: A protocol for mechanism development&lt;/title&gt;&lt;secondary-title&gt;Atmospheric Environment&lt;/secondary-title&gt;&lt;alt-title&gt;Atmos. Environ.&lt;/alt-title&gt;&lt;short-title&gt;The tropospheric degradation of volatile organic compounds: A protocol for mechanism development&lt;/short-title&gt;&lt;/titles&gt;&lt;periodical&gt;&lt;full-title&gt;Atmospheric Environment&lt;/full-title&gt;&lt;abbr-1&gt;Atmos. Env.&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gt;Gas-phase reactions&lt;/keyword&gt;&lt;keyword&gt;uv absorption-spectra&lt;/keyword&gt;&lt;keyword&gt;alkyl peroxy-radicals&lt;/keyword&gt;&lt;keyword&gt;rate&lt;/keyword&gt;&lt;keyword&gt;constants&lt;/keyword&gt;&lt;keyword&gt;atmospheric chemistry&lt;/keyword&gt;&lt;keyword&gt;cl-atoms&lt;/keyword&gt;&lt;keyword&gt;thermal-decomposition&lt;/keyword&gt;&lt;keyword&gt;initiated oxidation&lt;/keyword&gt;&lt;keyword&gt;flash-photolysis&lt;/keyword&gt;&lt;keyword&gt;alkoxy radicals&lt;/keyword&gt;&lt;/keywords&gt;&lt;dates&gt;&lt;year&gt;1997&lt;/year&gt;&lt;pub-dates&gt;&lt;date&gt;Jan&lt;/date&gt;&lt;/pub-dates&gt;&lt;/dates&gt;&lt;accession-num&gt;ISI:A1997VP27300008&lt;/accession-num&gt;&lt;urls&gt;&lt;related-urls&gt;&lt;url&gt;&amp;lt;Go to ISI&amp;gt;://A1997VP27300008&lt;/url&gt;&lt;/related-urls&gt;&lt;/urls&gt;&lt;/record&gt;&lt;/Cite&gt;&lt;/EndNote&gt;</w:instrText>
      </w:r>
      <w:r>
        <w:fldChar w:fldCharType="separate"/>
      </w:r>
      <w:r>
        <w:rPr>
          <w:noProof/>
        </w:rPr>
        <w:t>Jenkin et al. (1997)</w:t>
      </w:r>
      <w:r>
        <w:fldChar w:fldCharType="end"/>
      </w:r>
      <w:r>
        <w:t xml:space="preserve">. As of MCMv3.3.1, there seems to be substantial differences between this parameterization and values calculated from the NCAR TUV radiation model. </w:t>
      </w:r>
      <w:r w:rsidR="00E74EA8">
        <w:t>See \Chem\Photolysis\PhotoDataSources.xlsx for a comparison</w:t>
      </w:r>
      <w:r>
        <w:t>.</w:t>
      </w:r>
      <w:r w:rsidR="00E74EA8">
        <w:t xml:space="preserve"> </w:t>
      </w:r>
      <w:r w:rsidR="008D2D87">
        <w:t>Some mechanisms include photolysis reactions that are not found in MCM. For such reactions, HYBRID values are used instead</w:t>
      </w:r>
      <w:r w:rsidR="00E74EA8">
        <w:t>, with a fixed altitude of 0.5km to match the MCM assumption</w:t>
      </w:r>
      <w:r w:rsidR="0097548D">
        <w:t>, and O3 column of 350 DU and albedo of 0.01 to optimize agreement between MCM and HYBRID J-values</w:t>
      </w:r>
      <w:r w:rsidR="008D2D87">
        <w:t>.</w:t>
      </w:r>
    </w:p>
    <w:p w14:paraId="50A86D95" w14:textId="77777777" w:rsidR="00137651" w:rsidRPr="00137651" w:rsidRDefault="00EA3B66" w:rsidP="00B90C26">
      <w:pPr>
        <w:pStyle w:val="subhead"/>
      </w:pPr>
      <w:r w:rsidRPr="00137651">
        <w:t>BOTTOMUP</w:t>
      </w:r>
    </w:p>
    <w:p w14:paraId="6880DB0C" w14:textId="69201204" w:rsidR="00E71286" w:rsidRDefault="008D2D87" w:rsidP="005806C0">
      <w:r>
        <w:t xml:space="preserve">J-values are calculated from scratch by integrating a user-specified actinic flux spectrum (as specified in the </w:t>
      </w:r>
      <w:r w:rsidRPr="00137651">
        <w:rPr>
          <w:b/>
        </w:rPr>
        <w:t>Met.LFlux</w:t>
      </w:r>
      <w:r>
        <w:t xml:space="preserve"> input) and literature-derived cross sections and quantum yields. Cross sections and quantum yields are co</w:t>
      </w:r>
      <w:r w:rsidR="00DD259B">
        <w:t>ntained in \Chem\Photolysis\</w:t>
      </w:r>
      <w:r>
        <w:t>, and the spr</w:t>
      </w:r>
      <w:r w:rsidR="00554585">
        <w:t xml:space="preserve">eadsheet </w:t>
      </w:r>
      <w:r w:rsidR="00554585" w:rsidRPr="00554585">
        <w:rPr>
          <w:b/>
        </w:rPr>
        <w:t>PhotoDataSources.xlsx</w:t>
      </w:r>
      <w:r>
        <w:t xml:space="preserve"> documents their </w:t>
      </w:r>
      <w:r w:rsidR="00F74169">
        <w:t>origin, last</w:t>
      </w:r>
      <w:r>
        <w:t xml:space="preserve"> </w:t>
      </w:r>
      <w:r w:rsidR="00F74169">
        <w:t>update</w:t>
      </w:r>
      <w:r>
        <w:t xml:space="preserve">, </w:t>
      </w:r>
      <w:r w:rsidR="00F74169">
        <w:t>and</w:t>
      </w:r>
      <w:r>
        <w:t xml:space="preserve"> trans</w:t>
      </w:r>
      <w:r w:rsidR="00137651">
        <w:t>lations into various mechanisms</w:t>
      </w:r>
      <w:r>
        <w:t>.</w:t>
      </w:r>
    </w:p>
    <w:p w14:paraId="3260471B" w14:textId="77777777" w:rsidR="00137651" w:rsidRPr="00137651" w:rsidRDefault="00E71286" w:rsidP="00B90C26">
      <w:pPr>
        <w:pStyle w:val="subhead"/>
      </w:pPr>
      <w:r w:rsidRPr="00137651">
        <w:t>HYBRID</w:t>
      </w:r>
    </w:p>
    <w:p w14:paraId="3294B84B" w14:textId="77777777" w:rsidR="00E71286" w:rsidRDefault="0042523B" w:rsidP="005806C0">
      <w:r>
        <w:t xml:space="preserve">J-values are </w:t>
      </w:r>
      <w:r w:rsidR="00893A96">
        <w:t xml:space="preserve">calculated as a function of SZA, altitude, </w:t>
      </w:r>
      <w:r w:rsidR="00B90C26">
        <w:t>overhead ozone</w:t>
      </w:r>
      <w:r w:rsidR="00893A96">
        <w:t xml:space="preserve"> column and albedo</w:t>
      </w:r>
      <w:r w:rsidR="00C1153F">
        <w:t xml:space="preserve"> </w:t>
      </w:r>
      <w:r w:rsidR="00893A96">
        <w:t>using</w:t>
      </w:r>
      <w:r>
        <w:t xml:space="preserve"> lookup table</w:t>
      </w:r>
      <w:r w:rsidR="00893A96">
        <w:t>s</w:t>
      </w:r>
      <w:r w:rsidR="00C1153F">
        <w:t xml:space="preserve">. </w:t>
      </w:r>
      <w:r>
        <w:t xml:space="preserve">The lookup tables </w:t>
      </w:r>
      <w:r w:rsidR="00E74EA8">
        <w:t>are</w:t>
      </w:r>
      <w:r>
        <w:t xml:space="preserve"> calculated using solar spectra from the NCAR TUV v5.2 </w:t>
      </w:r>
      <w:r w:rsidR="00F74169">
        <w:t>radiation</w:t>
      </w:r>
      <w:r>
        <w:t xml:space="preserve"> model (</w:t>
      </w:r>
      <w:r w:rsidR="00E74EA8">
        <w:t>available</w:t>
      </w:r>
      <w:r>
        <w:t xml:space="preserve"> online) and the same literature cross sections/quantum yields used in the BOTTOMUP method. </w:t>
      </w:r>
      <w:r w:rsidR="00F74169">
        <w:t>TUV setup included the following parameters:</w:t>
      </w:r>
    </w:p>
    <w:tbl>
      <w:tblPr>
        <w:tblStyle w:val="TableClassic2"/>
        <w:tblW w:w="0" w:type="auto"/>
        <w:tblCellMar>
          <w:left w:w="115" w:type="dxa"/>
          <w:right w:w="115" w:type="dxa"/>
        </w:tblCellMar>
        <w:tblLook w:val="04A0" w:firstRow="1" w:lastRow="0" w:firstColumn="1" w:lastColumn="0" w:noHBand="0" w:noVBand="1"/>
      </w:tblPr>
      <w:tblGrid>
        <w:gridCol w:w="2358"/>
        <w:gridCol w:w="2970"/>
        <w:gridCol w:w="1980"/>
      </w:tblGrid>
      <w:tr w:rsidR="00741883" w14:paraId="5AA11FDC" w14:textId="77777777" w:rsidTr="00DD259B">
        <w:trPr>
          <w:cnfStyle w:val="100000000000" w:firstRow="1" w:lastRow="0" w:firstColumn="0" w:lastColumn="0" w:oddVBand="0" w:evenVBand="0" w:oddHBand="0" w:evenHBand="0" w:firstRowFirstColumn="0" w:firstRowLastColumn="0" w:lastRowFirstColumn="0" w:lastRowLastColumn="0"/>
          <w:trHeight w:hRule="exact" w:val="288"/>
        </w:trPr>
        <w:tc>
          <w:tcPr>
            <w:cnfStyle w:val="001000000100" w:firstRow="0" w:lastRow="0" w:firstColumn="1" w:lastColumn="0" w:oddVBand="0" w:evenVBand="0" w:oddHBand="0" w:evenHBand="0" w:firstRowFirstColumn="1" w:firstRowLastColumn="0" w:lastRowFirstColumn="0" w:lastRowLastColumn="0"/>
            <w:tcW w:w="2358" w:type="dxa"/>
          </w:tcPr>
          <w:p w14:paraId="0E6ED4CA" w14:textId="77777777" w:rsidR="00741883" w:rsidRDefault="00741883" w:rsidP="00DD259B">
            <w:r>
              <w:t>Parameter</w:t>
            </w:r>
          </w:p>
        </w:tc>
        <w:tc>
          <w:tcPr>
            <w:tcW w:w="2970" w:type="dxa"/>
          </w:tcPr>
          <w:p w14:paraId="4CE5FE0F"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Range or Value</w:t>
            </w:r>
          </w:p>
        </w:tc>
        <w:tc>
          <w:tcPr>
            <w:tcW w:w="1980" w:type="dxa"/>
          </w:tcPr>
          <w:p w14:paraId="2E505387"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Units</w:t>
            </w:r>
          </w:p>
        </w:tc>
      </w:tr>
      <w:tr w:rsidR="00741883" w14:paraId="6B565C12"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2500F23" w14:textId="77777777" w:rsidR="00741883" w:rsidRDefault="00741883" w:rsidP="00DD259B">
            <w:r>
              <w:t>SZA</w:t>
            </w:r>
          </w:p>
        </w:tc>
        <w:tc>
          <w:tcPr>
            <w:tcW w:w="2970" w:type="dxa"/>
          </w:tcPr>
          <w:p w14:paraId="0461B837"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5:90</w:t>
            </w:r>
          </w:p>
        </w:tc>
        <w:tc>
          <w:tcPr>
            <w:tcW w:w="1980" w:type="dxa"/>
          </w:tcPr>
          <w:p w14:paraId="33E4CB41"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egrees</w:t>
            </w:r>
          </w:p>
        </w:tc>
      </w:tr>
      <w:tr w:rsidR="00741883" w14:paraId="4681F1E9"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B17081C" w14:textId="77777777" w:rsidR="00741883" w:rsidRDefault="00741883" w:rsidP="00DD259B">
            <w:r>
              <w:t>Altitude</w:t>
            </w:r>
          </w:p>
        </w:tc>
        <w:tc>
          <w:tcPr>
            <w:tcW w:w="2970" w:type="dxa"/>
          </w:tcPr>
          <w:p w14:paraId="6D9F17D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1:15</w:t>
            </w:r>
          </w:p>
        </w:tc>
        <w:tc>
          <w:tcPr>
            <w:tcW w:w="1980" w:type="dxa"/>
          </w:tcPr>
          <w:p w14:paraId="0B61EB06"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4FF047A6"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022A6259" w14:textId="77777777" w:rsidR="00741883" w:rsidRDefault="00741883" w:rsidP="00DD259B">
            <w:r>
              <w:t>Ozone column</w:t>
            </w:r>
          </w:p>
        </w:tc>
        <w:tc>
          <w:tcPr>
            <w:tcW w:w="2970" w:type="dxa"/>
          </w:tcPr>
          <w:p w14:paraId="2F0B969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100:50:600</w:t>
            </w:r>
          </w:p>
        </w:tc>
        <w:tc>
          <w:tcPr>
            <w:tcW w:w="1980" w:type="dxa"/>
          </w:tcPr>
          <w:p w14:paraId="6A9E24A2"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U</w:t>
            </w:r>
          </w:p>
        </w:tc>
      </w:tr>
      <w:tr w:rsidR="00741883" w14:paraId="1C376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4FF97B41" w14:textId="77777777" w:rsidR="00741883" w:rsidRDefault="00741883" w:rsidP="00DD259B">
            <w:r>
              <w:t>Albedo</w:t>
            </w:r>
          </w:p>
        </w:tc>
        <w:tc>
          <w:tcPr>
            <w:tcW w:w="2970" w:type="dxa"/>
          </w:tcPr>
          <w:p w14:paraId="30FA3F2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0.2:1</w:t>
            </w:r>
          </w:p>
        </w:tc>
        <w:tc>
          <w:tcPr>
            <w:tcW w:w="1980" w:type="dxa"/>
          </w:tcPr>
          <w:p w14:paraId="0B56CE5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34E95A98"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13CCD833" w14:textId="77777777" w:rsidR="00741883" w:rsidRDefault="00741883" w:rsidP="00DD259B">
            <w:r>
              <w:t>Ground altitude</w:t>
            </w:r>
          </w:p>
        </w:tc>
        <w:tc>
          <w:tcPr>
            <w:tcW w:w="2970" w:type="dxa"/>
          </w:tcPr>
          <w:p w14:paraId="348EE49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w:t>
            </w:r>
          </w:p>
        </w:tc>
        <w:tc>
          <w:tcPr>
            <w:tcW w:w="1980" w:type="dxa"/>
          </w:tcPr>
          <w:p w14:paraId="68E50478"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6A9B5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7453B61" w14:textId="77777777" w:rsidR="00741883" w:rsidRDefault="00741883" w:rsidP="00DD259B">
            <w:r>
              <w:t>AOD</w:t>
            </w:r>
          </w:p>
        </w:tc>
        <w:tc>
          <w:tcPr>
            <w:tcW w:w="2970" w:type="dxa"/>
          </w:tcPr>
          <w:p w14:paraId="3603E0FD"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235</w:t>
            </w:r>
          </w:p>
        </w:tc>
        <w:tc>
          <w:tcPr>
            <w:tcW w:w="1980" w:type="dxa"/>
          </w:tcPr>
          <w:p w14:paraId="4DDB215A"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5F34B0B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3BB221F" w14:textId="77777777" w:rsidR="00741883" w:rsidRDefault="00741883" w:rsidP="00DD259B">
            <w:r>
              <w:t>T, P</w:t>
            </w:r>
          </w:p>
        </w:tc>
        <w:tc>
          <w:tcPr>
            <w:tcW w:w="2970" w:type="dxa"/>
          </w:tcPr>
          <w:p w14:paraId="1D18E7DD" w14:textId="2A91BBDA" w:rsidR="00741883" w:rsidRDefault="00E34065" w:rsidP="00DD259B">
            <w:pPr>
              <w:cnfStyle w:val="000000000000" w:firstRow="0" w:lastRow="0" w:firstColumn="0" w:lastColumn="0" w:oddVBand="0" w:evenVBand="0" w:oddHBand="0" w:evenHBand="0" w:firstRowFirstColumn="0" w:firstRowLastColumn="0" w:lastRowFirstColumn="0" w:lastRowLastColumn="0"/>
            </w:pPr>
            <w:hyperlink r:id="rId14" w:history="1">
              <w:r w:rsidR="00741883" w:rsidRPr="00741883">
                <w:rPr>
                  <w:rStyle w:val="Hyperlink"/>
                </w:rPr>
                <w:t>US Standard Atmosphere</w:t>
              </w:r>
            </w:hyperlink>
          </w:p>
        </w:tc>
        <w:tc>
          <w:tcPr>
            <w:tcW w:w="1980" w:type="dxa"/>
          </w:tcPr>
          <w:p w14:paraId="5F83D2A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p>
        </w:tc>
      </w:tr>
    </w:tbl>
    <w:p w14:paraId="036D810F" w14:textId="77777777" w:rsidR="00741883" w:rsidRDefault="00741883" w:rsidP="00EA3B66"/>
    <w:p w14:paraId="1AFCBE9E" w14:textId="7F57580D" w:rsidR="00EA3B66" w:rsidRDefault="00F74169" w:rsidP="00EA3B66">
      <w:r>
        <w:t>This method was designed as a compromise between the MCM parameterization (which is incomplete when paired with other mechanisms and optimized for surface conditions) and running the full TUV model inline (which is computationally expensive</w:t>
      </w:r>
      <w:r w:rsidR="00E74EA8">
        <w:t xml:space="preserve">, and not </w:t>
      </w:r>
      <w:r w:rsidR="00741883">
        <w:t>easily modified)</w:t>
      </w:r>
      <w:r w:rsidR="00005D29">
        <w:t xml:space="preserve">. </w:t>
      </w:r>
      <w:r>
        <w:t xml:space="preserve"> </w:t>
      </w:r>
      <w:r w:rsidR="00554585">
        <w:t xml:space="preserve">The </w:t>
      </w:r>
      <w:r w:rsidR="00554585" w:rsidRPr="00554585">
        <w:rPr>
          <w:b/>
        </w:rPr>
        <w:t>PhotoDataSources.xlsx</w:t>
      </w:r>
      <w:r w:rsidR="00554585">
        <w:t xml:space="preserve"> spreadsheet documents sources for all photolytic data and also shows a comparison of the HYBRID output against both TUVv5.2 and MCM. Most of the differences are due to choices: JPL vs. IUPAC recommendations, wavelength ranges, etc. Users are encouraged to </w:t>
      </w:r>
      <w:r w:rsidR="00EF3AC6">
        <w:t>verify</w:t>
      </w:r>
      <w:r w:rsidR="00554585">
        <w:t xml:space="preserve"> data on reactions </w:t>
      </w:r>
      <w:r w:rsidR="00EF3AC6">
        <w:t>relevant to</w:t>
      </w:r>
      <w:r w:rsidR="00554585">
        <w:t xml:space="preserve"> their work.</w:t>
      </w:r>
    </w:p>
    <w:p w14:paraId="54D9DC9D" w14:textId="49151F16" w:rsidR="0025562B" w:rsidRPr="00505F6C" w:rsidRDefault="00104237" w:rsidP="00104237">
      <w:pPr>
        <w:pStyle w:val="Heading2"/>
        <w:rPr>
          <w:highlight w:val="yellow"/>
        </w:rPr>
      </w:pPr>
      <w:bookmarkStart w:id="17" w:name="_Toc535572819"/>
      <w:r w:rsidRPr="00505F6C">
        <w:rPr>
          <w:highlight w:val="yellow"/>
        </w:rPr>
        <w:lastRenderedPageBreak/>
        <w:t>5.7 GENERATING HYBRID LOOKUP TABLES</w:t>
      </w:r>
      <w:bookmarkEnd w:id="17"/>
    </w:p>
    <w:p w14:paraId="395AE5E4" w14:textId="0FAF2B09" w:rsidR="00DD259B" w:rsidRPr="00505F6C" w:rsidRDefault="00DD259B" w:rsidP="00EA3B66">
      <w:pPr>
        <w:rPr>
          <w:highlight w:val="yellow"/>
        </w:rPr>
      </w:pPr>
      <w:r w:rsidRPr="00505F6C">
        <w:rPr>
          <w:highlight w:val="yellow"/>
        </w:rPr>
        <w:t>Adding or modifying J-values for the hybrid method requires regenerating the whole set of lookup tables. Steps for doing so are provided here. All files referenced below are found in \Chem\Photolysis\.</w:t>
      </w:r>
    </w:p>
    <w:p w14:paraId="3E318643" w14:textId="5A937AF3" w:rsidR="00DD259B" w:rsidRPr="00505F6C" w:rsidRDefault="00DD259B" w:rsidP="00693102">
      <w:pPr>
        <w:pStyle w:val="ListParagraph"/>
        <w:numPr>
          <w:ilvl w:val="0"/>
          <w:numId w:val="19"/>
        </w:numPr>
        <w:ind w:left="360"/>
        <w:rPr>
          <w:highlight w:val="yellow"/>
        </w:rPr>
      </w:pPr>
      <w:r w:rsidRPr="00505F6C">
        <w:rPr>
          <w:highlight w:val="yellow"/>
        </w:rPr>
        <w:t>Acquire any necessary cross section and quantum yield</w:t>
      </w:r>
      <w:r w:rsidR="0038606C" w:rsidRPr="00505F6C">
        <w:rPr>
          <w:highlight w:val="yellow"/>
        </w:rPr>
        <w:t xml:space="preserve"> (CS/QY)</w:t>
      </w:r>
      <w:r w:rsidRPr="00505F6C">
        <w:rPr>
          <w:highlight w:val="yellow"/>
        </w:rPr>
        <w:t xml:space="preserve"> data an</w:t>
      </w:r>
      <w:r w:rsidR="0038606C" w:rsidRPr="00505F6C">
        <w:rPr>
          <w:highlight w:val="yellow"/>
        </w:rPr>
        <w:t xml:space="preserve">d put it in the appropriate </w:t>
      </w:r>
      <w:r w:rsidRPr="00505F6C">
        <w:rPr>
          <w:highlight w:val="yellow"/>
        </w:rPr>
        <w:t xml:space="preserve">folders in \Chem\Photolysis\. These can be functions (.m) or comma-delimited tables (.csv). </w:t>
      </w:r>
      <w:r w:rsidR="0038606C" w:rsidRPr="00505F6C">
        <w:rPr>
          <w:highlight w:val="yellow"/>
        </w:rPr>
        <w:t xml:space="preserve">See comments </w:t>
      </w:r>
      <w:r w:rsidR="00104237" w:rsidRPr="00505F6C">
        <w:rPr>
          <w:highlight w:val="yellow"/>
        </w:rPr>
        <w:t>within</w:t>
      </w:r>
      <w:r w:rsidR="0038606C" w:rsidRPr="00505F6C">
        <w:rPr>
          <w:highlight w:val="yellow"/>
        </w:rPr>
        <w:t xml:space="preserve"> </w:t>
      </w:r>
      <w:r w:rsidR="00693102" w:rsidRPr="00505F6C">
        <w:rPr>
          <w:b/>
          <w:highlight w:val="yellow"/>
        </w:rPr>
        <w:t>IntegrateJ.m</w:t>
      </w:r>
      <w:r w:rsidR="0038606C" w:rsidRPr="00505F6C">
        <w:rPr>
          <w:highlight w:val="yellow"/>
        </w:rPr>
        <w:t xml:space="preserve"> for further details on format. DO NOT overwrite files already present; if you are updating CS/QY, give your update a new filename.</w:t>
      </w:r>
    </w:p>
    <w:p w14:paraId="2BE754C3" w14:textId="47F65B37" w:rsidR="00DD259B" w:rsidRPr="00505F6C" w:rsidRDefault="0038606C" w:rsidP="00693102">
      <w:pPr>
        <w:pStyle w:val="ListParagraph"/>
        <w:numPr>
          <w:ilvl w:val="0"/>
          <w:numId w:val="19"/>
        </w:numPr>
        <w:ind w:left="360"/>
        <w:rPr>
          <w:highlight w:val="yellow"/>
        </w:rPr>
      </w:pPr>
      <w:r w:rsidRPr="00505F6C">
        <w:rPr>
          <w:highlight w:val="yellow"/>
        </w:rPr>
        <w:t>Modify</w:t>
      </w:r>
      <w:r w:rsidR="00693102" w:rsidRPr="00505F6C">
        <w:rPr>
          <w:b/>
          <w:highlight w:val="yellow"/>
        </w:rPr>
        <w:t xml:space="preserve"> J_BottomUp.m</w:t>
      </w:r>
      <w:r w:rsidRPr="00505F6C">
        <w:rPr>
          <w:highlight w:val="yellow"/>
        </w:rPr>
        <w:t xml:space="preserve"> as needed. If updating CS/QY, comment out the old lines rather than deleting. If creating new J-values, DO NOT use the “Jn##” naming scheme found in this function, as this could create conflicts in </w:t>
      </w:r>
      <w:r w:rsidR="00104237" w:rsidRPr="00505F6C">
        <w:rPr>
          <w:highlight w:val="yellow"/>
        </w:rPr>
        <w:t>future official F0AM updates</w:t>
      </w:r>
      <w:r w:rsidRPr="00505F6C">
        <w:rPr>
          <w:highlight w:val="yellow"/>
        </w:rPr>
        <w:t>.</w:t>
      </w:r>
    </w:p>
    <w:p w14:paraId="35EDD029" w14:textId="45C348B7" w:rsidR="00104237" w:rsidRPr="00505F6C" w:rsidRDefault="00104237" w:rsidP="00693102">
      <w:pPr>
        <w:pStyle w:val="ListParagraph"/>
        <w:numPr>
          <w:ilvl w:val="0"/>
          <w:numId w:val="19"/>
        </w:numPr>
        <w:ind w:left="360"/>
        <w:rPr>
          <w:highlight w:val="yellow"/>
        </w:rPr>
      </w:pPr>
      <w:r w:rsidRPr="00505F6C">
        <w:rPr>
          <w:highlight w:val="yellow"/>
        </w:rPr>
        <w:t>Rename</w:t>
      </w:r>
      <w:r w:rsidR="00EB4349" w:rsidRPr="00505F6C">
        <w:rPr>
          <w:highlight w:val="yellow"/>
        </w:rPr>
        <w:t xml:space="preserve"> </w:t>
      </w:r>
      <w:r w:rsidR="00EB4349" w:rsidRPr="00505F6C">
        <w:rPr>
          <w:b/>
          <w:highlight w:val="yellow"/>
        </w:rPr>
        <w:t>HybridJtables.mat</w:t>
      </w:r>
      <w:r w:rsidR="00EB4349" w:rsidRPr="00505F6C">
        <w:rPr>
          <w:highlight w:val="yellow"/>
        </w:rPr>
        <w:t xml:space="preserve"> to </w:t>
      </w:r>
      <w:r w:rsidR="00EB4349" w:rsidRPr="00505F6C">
        <w:rPr>
          <w:b/>
          <w:highlight w:val="yellow"/>
        </w:rPr>
        <w:t>HybridJtables_old.mat</w:t>
      </w:r>
      <w:r w:rsidR="00EB4349" w:rsidRPr="00505F6C">
        <w:rPr>
          <w:highlight w:val="yellow"/>
        </w:rPr>
        <w:t>.</w:t>
      </w:r>
    </w:p>
    <w:p w14:paraId="438CBE5F" w14:textId="27EEF868" w:rsidR="00713FDD" w:rsidRPr="00505F6C" w:rsidRDefault="00A05A83" w:rsidP="00693102">
      <w:pPr>
        <w:pStyle w:val="ListParagraph"/>
        <w:numPr>
          <w:ilvl w:val="0"/>
          <w:numId w:val="19"/>
        </w:numPr>
        <w:ind w:left="360"/>
        <w:rPr>
          <w:highlight w:val="yellow"/>
        </w:rPr>
      </w:pPr>
      <w:r w:rsidRPr="00505F6C">
        <w:rPr>
          <w:highlight w:val="yellow"/>
        </w:rPr>
        <w:t>Test</w:t>
      </w:r>
      <w:r w:rsidR="00713FDD" w:rsidRPr="00505F6C">
        <w:rPr>
          <w:highlight w:val="yellow"/>
        </w:rPr>
        <w:t xml:space="preserve"> your updates by calling </w:t>
      </w:r>
      <w:r w:rsidR="00713FDD" w:rsidRPr="00505F6C">
        <w:rPr>
          <w:b/>
          <w:highlight w:val="yellow"/>
        </w:rPr>
        <w:t>calc_HybridJtables.m</w:t>
      </w:r>
      <w:r w:rsidR="004D09C2" w:rsidRPr="00505F6C">
        <w:rPr>
          <w:highlight w:val="yellow"/>
        </w:rPr>
        <w:t xml:space="preserve"> with a test_</w:t>
      </w:r>
      <w:r w:rsidR="00713FDD" w:rsidRPr="00505F6C">
        <w:rPr>
          <w:highlight w:val="yellow"/>
        </w:rPr>
        <w:t>flag of 1:</w:t>
      </w:r>
    </w:p>
    <w:p w14:paraId="02A809CD" w14:textId="4BECEBA8" w:rsidR="00713FDD" w:rsidRPr="00505F6C" w:rsidRDefault="00693102" w:rsidP="00693102">
      <w:pPr>
        <w:pStyle w:val="CodeBlock"/>
        <w:ind w:left="360"/>
        <w:rPr>
          <w:highlight w:val="yellow"/>
        </w:rPr>
      </w:pPr>
      <w:r w:rsidRPr="00505F6C">
        <w:rPr>
          <w:highlight w:val="yellow"/>
        </w:rPr>
        <w:t>calc_HybridJtables(1)</w:t>
      </w:r>
    </w:p>
    <w:p w14:paraId="6EEE1DEE" w14:textId="4DA14D61" w:rsidR="00713FDD" w:rsidRPr="00505F6C" w:rsidRDefault="00713FDD" w:rsidP="00693102">
      <w:pPr>
        <w:pStyle w:val="ListParagraph"/>
        <w:ind w:left="360"/>
        <w:rPr>
          <w:highlight w:val="yellow"/>
        </w:rPr>
      </w:pPr>
      <w:r w:rsidRPr="00505F6C">
        <w:rPr>
          <w:highlight w:val="yellow"/>
        </w:rPr>
        <w:t xml:space="preserve">This will </w:t>
      </w:r>
      <w:r w:rsidR="00693102" w:rsidRPr="00505F6C">
        <w:rPr>
          <w:highlight w:val="yellow"/>
        </w:rPr>
        <w:t xml:space="preserve">evaluate J-values for a representative solar cycle </w:t>
      </w:r>
      <w:r w:rsidR="005F0B2D">
        <w:rPr>
          <w:highlight w:val="yellow"/>
        </w:rPr>
        <w:t xml:space="preserve">and generate an inspection plot for all J-values vs SZA. Sanity-check both the shape and the magnitude of max values. </w:t>
      </w:r>
      <w:r w:rsidR="00693102" w:rsidRPr="00505F6C">
        <w:rPr>
          <w:highlight w:val="yellow"/>
        </w:rPr>
        <w:t xml:space="preserve">Squash bugs as needed. If you suspect an issue with CS/QY values, you can plot these using </w:t>
      </w:r>
      <w:r w:rsidR="00693102" w:rsidRPr="00505F6C">
        <w:rPr>
          <w:b/>
          <w:highlight w:val="yellow"/>
        </w:rPr>
        <w:t>IntegrateJ.m</w:t>
      </w:r>
      <w:r w:rsidR="00693102" w:rsidRPr="00505F6C">
        <w:rPr>
          <w:highlight w:val="yellow"/>
        </w:rPr>
        <w:t>.</w:t>
      </w:r>
    </w:p>
    <w:p w14:paraId="604E7836" w14:textId="4F3C10DB" w:rsidR="00A05A83" w:rsidRPr="00505F6C" w:rsidRDefault="004D09C2" w:rsidP="00693102">
      <w:pPr>
        <w:pStyle w:val="ListParagraph"/>
        <w:numPr>
          <w:ilvl w:val="0"/>
          <w:numId w:val="19"/>
        </w:numPr>
        <w:ind w:left="360"/>
        <w:rPr>
          <w:highlight w:val="yellow"/>
        </w:rPr>
      </w:pPr>
      <w:r w:rsidRPr="00505F6C">
        <w:rPr>
          <w:highlight w:val="yellow"/>
        </w:rPr>
        <w:t xml:space="preserve">Call </w:t>
      </w:r>
      <w:r w:rsidRPr="00505F6C">
        <w:rPr>
          <w:b/>
          <w:highlight w:val="yellow"/>
        </w:rPr>
        <w:t>calc_HybridJtables.m</w:t>
      </w:r>
      <w:r w:rsidRPr="00505F6C">
        <w:rPr>
          <w:highlight w:val="yellow"/>
        </w:rPr>
        <w:t xml:space="preserve"> with a test_flag of 0. This will generate a new </w:t>
      </w:r>
      <w:r w:rsidRPr="00505F6C">
        <w:rPr>
          <w:b/>
          <w:highlight w:val="yellow"/>
        </w:rPr>
        <w:t>HybridJtables.mat</w:t>
      </w:r>
      <w:r w:rsidRPr="00505F6C">
        <w:rPr>
          <w:highlight w:val="yellow"/>
        </w:rPr>
        <w:t xml:space="preserve"> file. Note, this function can take hours to complete.</w:t>
      </w:r>
      <w:r w:rsidR="003F48BB">
        <w:rPr>
          <w:highlight w:val="yellow"/>
        </w:rPr>
        <w:t xml:space="preserve"> If you have the parallel computing toolbox, you can speed this up by setting the par_flag input to 1.</w:t>
      </w:r>
    </w:p>
    <w:p w14:paraId="4A1BF6B6" w14:textId="1A45797A" w:rsidR="00A05A83" w:rsidRPr="00505F6C" w:rsidRDefault="004D09C2" w:rsidP="00693102">
      <w:pPr>
        <w:pStyle w:val="ListParagraph"/>
        <w:numPr>
          <w:ilvl w:val="0"/>
          <w:numId w:val="19"/>
        </w:numPr>
        <w:ind w:left="360"/>
        <w:rPr>
          <w:highlight w:val="yellow"/>
        </w:rPr>
      </w:pPr>
      <w:r w:rsidRPr="00505F6C">
        <w:rPr>
          <w:highlight w:val="yellow"/>
        </w:rPr>
        <w:t xml:space="preserve">If you are using a mechanism other than MCM, update the relevant J function (e.g., </w:t>
      </w:r>
      <w:r w:rsidRPr="00505F6C">
        <w:rPr>
          <w:b/>
          <w:highlight w:val="yellow"/>
        </w:rPr>
        <w:t>GEOSCHEM_J.m</w:t>
      </w:r>
      <w:r w:rsidR="001B720D" w:rsidRPr="00505F6C">
        <w:rPr>
          <w:highlight w:val="yellow"/>
        </w:rPr>
        <w:t>) to make the J-values available within your mechanism.</w:t>
      </w:r>
    </w:p>
    <w:p w14:paraId="5020C75E" w14:textId="0D54D891" w:rsidR="00713FDD" w:rsidRPr="00505F6C" w:rsidRDefault="00713FDD" w:rsidP="00693102">
      <w:pPr>
        <w:pStyle w:val="ListParagraph"/>
        <w:numPr>
          <w:ilvl w:val="0"/>
          <w:numId w:val="19"/>
        </w:numPr>
        <w:ind w:left="360"/>
        <w:rPr>
          <w:highlight w:val="yellow"/>
        </w:rPr>
      </w:pPr>
      <w:r w:rsidRPr="00505F6C">
        <w:rPr>
          <w:highlight w:val="yellow"/>
        </w:rPr>
        <w:t>Document</w:t>
      </w:r>
      <w:r w:rsidR="00505F6C" w:rsidRPr="00505F6C">
        <w:rPr>
          <w:highlight w:val="yellow"/>
        </w:rPr>
        <w:t xml:space="preserve"> any changes in </w:t>
      </w:r>
      <w:r w:rsidR="00505F6C" w:rsidRPr="00505F6C">
        <w:rPr>
          <w:b/>
          <w:highlight w:val="yellow"/>
        </w:rPr>
        <w:t>J_BottomUp.m</w:t>
      </w:r>
      <w:r w:rsidR="00505F6C" w:rsidRPr="00505F6C">
        <w:rPr>
          <w:highlight w:val="yellow"/>
        </w:rPr>
        <w:t xml:space="preserve"> and </w:t>
      </w:r>
      <w:r w:rsidR="00505F6C" w:rsidRPr="00505F6C">
        <w:rPr>
          <w:b/>
          <w:highlight w:val="yellow"/>
        </w:rPr>
        <w:t>PhotoDataSources.xlsx</w:t>
      </w:r>
      <w:r w:rsidR="00505F6C" w:rsidRPr="00505F6C">
        <w:rPr>
          <w:highlight w:val="yellow"/>
        </w:rPr>
        <w:t xml:space="preserve">. Don’t skip this step! It may seem tedious but it will help you </w:t>
      </w:r>
      <w:r w:rsidR="005F0B2D">
        <w:rPr>
          <w:highlight w:val="yellow"/>
        </w:rPr>
        <w:t>in the future, when your mind starts to rot</w:t>
      </w:r>
      <w:r w:rsidR="00505F6C" w:rsidRPr="00505F6C">
        <w:rPr>
          <w:highlight w:val="yellow"/>
        </w:rPr>
        <w:t>.</w:t>
      </w:r>
    </w:p>
    <w:p w14:paraId="6BA1B2AE" w14:textId="6209286B" w:rsidR="00505F6C" w:rsidRDefault="00505F6C" w:rsidP="00505F6C">
      <w:r w:rsidRPr="00505F6C">
        <w:rPr>
          <w:highlight w:val="yellow"/>
        </w:rPr>
        <w:t xml:space="preserve">If users need to derive J-values for conditions outside those listed in the above table, </w:t>
      </w:r>
      <w:r w:rsidR="005F0B2D">
        <w:rPr>
          <w:highlight w:val="yellow"/>
        </w:rPr>
        <w:t>they will need to generate new TUV solar spectra</w:t>
      </w:r>
      <w:r w:rsidRPr="00505F6C">
        <w:rPr>
          <w:highlight w:val="yellow"/>
        </w:rPr>
        <w:t>. Code for doing so is available upon request.</w:t>
      </w:r>
    </w:p>
    <w:p w14:paraId="6D2986A4" w14:textId="77777777" w:rsidR="000F1B88" w:rsidRDefault="000F1B88" w:rsidP="00EA3B66"/>
    <w:p w14:paraId="6D1F3A36" w14:textId="0A66A823" w:rsidR="003621DE" w:rsidRDefault="00713FDD" w:rsidP="00EA3B66">
      <w:pPr>
        <w:pStyle w:val="Heading2"/>
        <w:jc w:val="both"/>
      </w:pPr>
      <w:bookmarkStart w:id="18" w:name="_5.7_HETEROGENEOUS_CHEMISTRY"/>
      <w:bookmarkStart w:id="19" w:name="_Toc535572820"/>
      <w:bookmarkEnd w:id="18"/>
      <w:r>
        <w:t>5.8</w:t>
      </w:r>
      <w:r w:rsidR="003621DE">
        <w:t xml:space="preserve"> HETEROGENEOUS CHEMISTRY</w:t>
      </w:r>
      <w:bookmarkEnd w:id="19"/>
    </w:p>
    <w:p w14:paraId="6209148A" w14:textId="77777777" w:rsidR="00595268" w:rsidRDefault="003621DE" w:rsidP="00EA3B66">
      <w:r>
        <w:t xml:space="preserve">Currently, none of the mechanisms in F0AM include heterogeneous chemistry. There </w:t>
      </w:r>
      <w:r w:rsidR="00E46141">
        <w:t>are a few</w:t>
      </w:r>
      <w:r>
        <w:t xml:space="preserve"> example</w:t>
      </w:r>
      <w:r w:rsidR="00E46141">
        <w:t>s</w:t>
      </w:r>
      <w:r>
        <w:t xml:space="preserve"> showing how this could be d</w:t>
      </w:r>
      <w:r w:rsidR="00E46141">
        <w:t>one in the \Chem\Aerosol folder</w:t>
      </w:r>
      <w:r w:rsidR="00B821E1">
        <w:t>.</w:t>
      </w:r>
    </w:p>
    <w:p w14:paraId="1165D3C4" w14:textId="3342A532" w:rsidR="005B266A" w:rsidRPr="00137651" w:rsidRDefault="004E2CF4" w:rsidP="00EA3B66">
      <w:r w:rsidRPr="00137651">
        <w:t xml:space="preserve">The Thornton group at UW has developed an aerosol module specifically for isoprene aerosol growth, which can be found at </w:t>
      </w:r>
      <w:hyperlink r:id="rId15" w:history="1">
        <w:r w:rsidRPr="00137651">
          <w:rPr>
            <w:rStyle w:val="Hyperlink"/>
          </w:rPr>
          <w:t>https://www.atmos.washington.edu/~thornton/washington-aerosol-module</w:t>
        </w:r>
      </w:hyperlink>
      <w:r w:rsidRPr="00137651">
        <w:t xml:space="preserve"> and is described in </w:t>
      </w:r>
      <w:r w:rsidRPr="00137651">
        <w:fldChar w:fldCharType="begin"/>
      </w:r>
      <w:r w:rsidRPr="00137651">
        <w:instrText xml:space="preserve"> ADDIN EN.CITE &lt;EndNote&gt;&lt;Cite AuthorYear="1"&gt;&lt;Author&gt;D’Ambro&lt;/Author&gt;&lt;Year&gt;2017&lt;/Year&gt;&lt;RecNum&gt;928&lt;/RecNum&gt;&lt;DisplayText&gt;D’Ambro et al. (2017)&lt;/DisplayText&gt;&lt;record&gt;&lt;rec-number&gt;928&lt;/rec-number&gt;&lt;foreign-keys&gt;&lt;key app="EN" db-id="0xrp09waw2ppfde9vz2pxesb20rd5rxrvzrv" timestamp="1518533000"&gt;928&lt;/key&gt;&lt;/foreign-keys&gt;&lt;ref-type name="Journal Article"&gt;17&lt;/ref-type&gt;&lt;contributors&gt;&lt;authors&gt;&lt;author&gt;D’Ambro, Emma L.&lt;/author&gt;&lt;author&gt;Møller, Kristian H.&lt;/author&gt;&lt;author&gt;Lopez-Hilfiker, Felipe D.&lt;/author&gt;&lt;author&gt;Schobesberger, Siegfried&lt;/author&gt;&lt;author&gt;Liu, Jiumeng&lt;/author&gt;&lt;author&gt;Shilling, John E.&lt;/author&gt;&lt;author&gt;Lee, Ben Hwan&lt;/author&gt;&lt;author&gt;Kjaergaard, Henrik G.&lt;/author&gt;&lt;author&gt;Thornton, Joel A.&lt;/author&gt;&lt;/authors&gt;&lt;/contributors&gt;&lt;titles&gt;&lt;title&gt;Isomerization of Second-Generation Isoprene Peroxy Radicals: Epoxide Formation and Implications for Secondary Organic Aerosol Yields&lt;/title&gt;&lt;secondary-title&gt;Environmental Science &amp;amp; Technology&lt;/secondary-title&gt;&lt;/titles&gt;&lt;periodical&gt;&lt;full-title&gt;Environmental Science &amp;amp; Technology&lt;/full-title&gt;&lt;abbr-1&gt;Env. Sci. Technol.&lt;/abbr-1&gt;&lt;/periodical&gt;&lt;pages&gt;4978-4987&lt;/pages&gt;&lt;volume&gt;51&lt;/volume&gt;&lt;number&gt;9&lt;/number&gt;&lt;dates&gt;&lt;year&gt;2017&lt;/year&gt;&lt;pub-dates&gt;&lt;date&gt;2017/05/02&lt;/date&gt;&lt;/pub-dates&gt;&lt;/dates&gt;&lt;publisher&gt;American Chemical Society&lt;/publisher&gt;&lt;isbn&gt;0013-936X&lt;/isbn&gt;&lt;urls&gt;&lt;related-urls&gt;&lt;url&gt;https://doi.org/10.1021/acs.est.7b00460&lt;/url&gt;&lt;/related-urls&gt;&lt;/urls&gt;&lt;electronic-resource-num&gt;10.1021/acs.est.7b00460&lt;/electronic-resource-num&gt;&lt;/record&gt;&lt;/Cite&gt;&lt;/EndNote&gt;</w:instrText>
      </w:r>
      <w:r w:rsidRPr="00137651">
        <w:fldChar w:fldCharType="separate"/>
      </w:r>
      <w:r w:rsidRPr="00137651">
        <w:rPr>
          <w:noProof/>
        </w:rPr>
        <w:t>D’Ambro et al. (2017)</w:t>
      </w:r>
      <w:r w:rsidRPr="00137651">
        <w:fldChar w:fldCharType="end"/>
      </w:r>
      <w:r w:rsidRPr="00137651">
        <w:t>. Note that this code branches from F0AMv3.1 and may not include the same features or functionality as newer version</w:t>
      </w:r>
      <w:r w:rsidR="007F0E56" w:rsidRPr="00137651">
        <w:t>s</w:t>
      </w:r>
      <w:r w:rsidRPr="00137651">
        <w:t xml:space="preserve"> of F0AM.</w:t>
      </w:r>
      <w:r w:rsidR="0090403D">
        <w:t xml:space="preserve"> </w:t>
      </w:r>
      <w:r w:rsidR="0090403D" w:rsidRPr="0090403D">
        <w:rPr>
          <w:highlight w:val="yellow"/>
        </w:rPr>
        <w:t>WAM will be merged into F0AM as a module in a future release.</w:t>
      </w:r>
    </w:p>
    <w:p w14:paraId="0A79D3AF" w14:textId="77777777" w:rsidR="005B266A" w:rsidRPr="00137651" w:rsidRDefault="005B266A" w:rsidP="00EA3B66"/>
    <w:p w14:paraId="7EBA8D01" w14:textId="1419795B" w:rsidR="005B266A" w:rsidRPr="00137651" w:rsidRDefault="00713FDD" w:rsidP="005B266A">
      <w:pPr>
        <w:pStyle w:val="Heading2"/>
      </w:pPr>
      <w:bookmarkStart w:id="20" w:name="_5.8_EMISSIONS_AND"/>
      <w:bookmarkStart w:id="21" w:name="_Toc535572821"/>
      <w:bookmarkEnd w:id="20"/>
      <w:r>
        <w:lastRenderedPageBreak/>
        <w:t>5.9</w:t>
      </w:r>
      <w:r w:rsidR="005B266A" w:rsidRPr="00137651">
        <w:t xml:space="preserve"> EMISSIONS AND DEPOSITION</w:t>
      </w:r>
      <w:bookmarkEnd w:id="21"/>
    </w:p>
    <w:p w14:paraId="55C0548D" w14:textId="391755AB" w:rsidR="00190E45" w:rsidRPr="00137651" w:rsidRDefault="00190E45" w:rsidP="00190E45">
      <w:r w:rsidRPr="00137651">
        <w:t xml:space="preserve">Theoretically, emissions and </w:t>
      </w:r>
      <w:r w:rsidR="003325D4" w:rsidRPr="00137651">
        <w:t xml:space="preserve">(dry) </w:t>
      </w:r>
      <w:r w:rsidRPr="00137651">
        <w:t>deposition can be treated just like chemistry in a 0-D box model: emissions as a 0</w:t>
      </w:r>
      <w:r w:rsidRPr="00137651">
        <w:rPr>
          <w:vertAlign w:val="superscript"/>
        </w:rPr>
        <w:t>th</w:t>
      </w:r>
      <w:r w:rsidRPr="00137651">
        <w:t>-order source and deposition as a 1</w:t>
      </w:r>
      <w:r w:rsidRPr="00137651">
        <w:rPr>
          <w:vertAlign w:val="superscript"/>
        </w:rPr>
        <w:t>st</w:t>
      </w:r>
      <w:r w:rsidRPr="00137651">
        <w:t xml:space="preserve">-order sink. There are challenges to doing this. </w:t>
      </w:r>
    </w:p>
    <w:p w14:paraId="4E78825C" w14:textId="7EEC5314" w:rsidR="00190E45" w:rsidRPr="00137651" w:rsidRDefault="00190E45" w:rsidP="00C47FD6">
      <w:pPr>
        <w:pStyle w:val="ListParagraph"/>
        <w:numPr>
          <w:ilvl w:val="0"/>
          <w:numId w:val="6"/>
        </w:numPr>
        <w:ind w:left="360"/>
      </w:pPr>
      <w:r w:rsidRPr="00137651">
        <w:t xml:space="preserve">For emissions, one must assume instantaneous dilution into the whole box, which may or may not be fair depending on the </w:t>
      </w:r>
      <w:r w:rsidR="00681D88">
        <w:t>situation</w:t>
      </w:r>
      <w:r w:rsidRPr="00137651">
        <w:t>.</w:t>
      </w:r>
    </w:p>
    <w:p w14:paraId="002DD4CC" w14:textId="77777777" w:rsidR="005C55FD" w:rsidRPr="00137651" w:rsidRDefault="00190E45" w:rsidP="00C47FD6">
      <w:pPr>
        <w:pStyle w:val="ListParagraph"/>
        <w:numPr>
          <w:ilvl w:val="0"/>
          <w:numId w:val="6"/>
        </w:numPr>
        <w:ind w:left="360"/>
        <w:rPr>
          <w:color w:val="365F91"/>
          <w:sz w:val="28"/>
          <w:szCs w:val="28"/>
        </w:rPr>
      </w:pPr>
      <w:r w:rsidRPr="00137651">
        <w:t>For deposition, experimental constraints on deposition velocities (Vd) are limited. It is non-trivial to constrain or predict Vd for lots of species (e.g. in the MCM).</w:t>
      </w:r>
    </w:p>
    <w:p w14:paraId="7949539F" w14:textId="77777777" w:rsidR="00190E45" w:rsidRPr="00137651" w:rsidRDefault="00190E45" w:rsidP="00C47FD6">
      <w:pPr>
        <w:pStyle w:val="ListParagraph"/>
        <w:numPr>
          <w:ilvl w:val="0"/>
          <w:numId w:val="6"/>
        </w:numPr>
        <w:ind w:left="360"/>
        <w:rPr>
          <w:color w:val="365F91"/>
          <w:sz w:val="28"/>
          <w:szCs w:val="28"/>
        </w:rPr>
      </w:pPr>
      <w:r w:rsidRPr="00137651">
        <w:t>Both require knowledge of the mixing height and surface characteristics (plant functional type, LAI, surface wetness, etc).</w:t>
      </w:r>
    </w:p>
    <w:p w14:paraId="0D19FFD7" w14:textId="4CEF99FE" w:rsidR="00190E45" w:rsidRDefault="00190E45" w:rsidP="00190E45">
      <w:r w:rsidRPr="00137651">
        <w:t>A few crude examples are included in the \Chem\Emis</w:t>
      </w:r>
      <w:r w:rsidR="00252FBC" w:rsidRPr="00137651">
        <w:t>sion</w:t>
      </w:r>
      <w:r w:rsidRPr="00137651">
        <w:t xml:space="preserve"> and \Chem\Dep</w:t>
      </w:r>
      <w:r w:rsidR="00252FBC" w:rsidRPr="00137651">
        <w:t>osition</w:t>
      </w:r>
      <w:r w:rsidRPr="00137651">
        <w:t xml:space="preserve">  folders; use or modify these at your own peril. More advanced formulations are available outside of F0AM. Thomas Karl </w:t>
      </w:r>
      <w:r w:rsidR="00C47FD6" w:rsidRPr="00137651">
        <w:t xml:space="preserve">provides MATLAB code (including GUIs) for </w:t>
      </w:r>
      <w:r w:rsidR="00B6381A" w:rsidRPr="00137651">
        <w:t>canopy resistances</w:t>
      </w:r>
      <w:r w:rsidR="00C47FD6" w:rsidRPr="00137651">
        <w:t xml:space="preserve"> and MEGAN v2.1 isoprene emissions at </w:t>
      </w:r>
      <w:hyperlink r:id="rId16" w:history="1">
        <w:r w:rsidR="00C47FD6" w:rsidRPr="00137651">
          <w:rPr>
            <w:rStyle w:val="Hyperlink"/>
          </w:rPr>
          <w:t>http://homepage.uibk.ac.at/~c7071028/</w:t>
        </w:r>
      </w:hyperlink>
      <w:r w:rsidR="00C47FD6" w:rsidRPr="00137651">
        <w:t xml:space="preserve">. Jennifer Kaiser </w:t>
      </w:r>
      <w:r w:rsidR="00C47FD6" w:rsidRPr="00137651">
        <w:fldChar w:fldCharType="begin"/>
      </w:r>
      <w:r w:rsidR="00C47FD6" w:rsidRPr="00137651">
        <w:instrText xml:space="preserve"> ADDIN EN.CITE &lt;EndNote&gt;&lt;Cite&gt;&lt;Author&gt;Kaiser&lt;/Author&gt;&lt;Year&gt;2016&lt;/Year&gt;&lt;RecNum&gt;768&lt;/RecNum&gt;&lt;DisplayText&gt;(Kaiser et al., 2016)&lt;/DisplayText&gt;&lt;record&gt;&lt;rec-number&gt;768&lt;/rec-number&gt;&lt;foreign-keys&gt;&lt;key app="EN" db-id="0xrp09waw2ppfde9vz2pxesb20rd5rxrvzrv" timestamp="1459781954"&gt;768&lt;/key&gt;&lt;key app="ENWeb" db-id=""&gt;0&lt;/key&gt;&lt;/foreign-keys&gt;&lt;ref-type name="Journal Article"&gt;17&lt;/ref-type&gt;&lt;contributors&gt;&lt;authors&gt;&lt;author&gt;Kaiser, J.&lt;/author&gt;&lt;author&gt;Skog, K. M.&lt;/author&gt;&lt;author&gt;Baumann, K.&lt;/author&gt;&lt;author&gt;Bertman, S. B.&lt;/author&gt;&lt;author&gt;Brown, S. B.&lt;/author&gt;&lt;author&gt;Brune, W. H.&lt;/author&gt;&lt;author&gt;Crounse, J. D.&lt;/author&gt;&lt;author&gt;de Gouw, J. A.&lt;/author&gt;&lt;author&gt;Edgerton, E. S.&lt;/author&gt;&lt;author&gt;Feiner, P. A.&lt;/author&gt;&lt;author&gt;Goldstein, A. H.&lt;/author&gt;&lt;author&gt;Koss, A.&lt;/author&gt;&lt;author&gt;Misztal, P. K.&lt;/author&gt;&lt;author&gt;Nguyen, T. B.&lt;/author&gt;&lt;author&gt;Olson, K. F.&lt;/author&gt;&lt;author&gt;St. Clair, J. M.&lt;/author&gt;&lt;author&gt;Teng, A. P.&lt;/author&gt;&lt;author&gt;Toma, S.&lt;/author&gt;&lt;author&gt;Wennberg, P. O.&lt;/author&gt;&lt;author&gt;Wild, R. J.&lt;/author&gt;&lt;author&gt;Zhang, L.&lt;/author&gt;&lt;author&gt;Keutsch, F. N.&lt;/author&gt;&lt;/authors&gt;&lt;/contributors&gt;&lt;titles&gt;&lt;title&gt;Speciation of OH reactivity above the canopy of an isoprene-dominated forest&lt;/title&gt;&lt;secondary-title&gt;Atmospheric Chemistry and Physics Discussions&lt;/secondary-title&gt;&lt;/titles&gt;&lt;periodical&gt;&lt;full-title&gt;Atmospheric Chemistry and Physics Discussions&lt;/full-title&gt;&lt;abbr-1&gt;Atmos. Chem. Phys. Disc.&lt;/abbr-1&gt;&lt;/periodical&gt;&lt;pages&gt;1-20&lt;/pages&gt;&lt;dates&gt;&lt;year&gt;2016&lt;/year&gt;&lt;/dates&gt;&lt;isbn&gt;1680-7375&lt;/isbn&gt;&lt;urls&gt;&lt;/urls&gt;&lt;electronic-resource-num&gt;10.5194/acp-2015-1006&lt;/electronic-resource-num&gt;&lt;/record&gt;&lt;/Cite&gt;&lt;/EndNote&gt;</w:instrText>
      </w:r>
      <w:r w:rsidR="00C47FD6" w:rsidRPr="00137651">
        <w:fldChar w:fldCharType="separate"/>
      </w:r>
      <w:r w:rsidR="00C47FD6" w:rsidRPr="00137651">
        <w:rPr>
          <w:noProof/>
        </w:rPr>
        <w:t>(Kaiser et al., 2016)</w:t>
      </w:r>
      <w:r w:rsidR="00C47FD6" w:rsidRPr="00137651">
        <w:fldChar w:fldCharType="end"/>
      </w:r>
      <w:r w:rsidR="00C47FD6" w:rsidRPr="00137651">
        <w:t xml:space="preserve"> has also developed some code to calculate deposition velocities for select MCM species (in a SE US forest) using SMILES strings; please contact Glenn if you would like to see this code.</w:t>
      </w:r>
      <w:r w:rsidR="00232B99" w:rsidRPr="00137651">
        <w:t xml:space="preserve"> </w:t>
      </w:r>
    </w:p>
    <w:p w14:paraId="39788D62" w14:textId="77777777" w:rsidR="00493F6F" w:rsidRPr="00190E45" w:rsidRDefault="00493F6F" w:rsidP="00190E45"/>
    <w:p w14:paraId="60D4BDDE" w14:textId="690881E2" w:rsidR="00493F6F" w:rsidRDefault="00713FDD" w:rsidP="00493F6F">
      <w:pPr>
        <w:pStyle w:val="Heading2"/>
      </w:pPr>
      <w:bookmarkStart w:id="22" w:name="_Toc535572822"/>
      <w:r>
        <w:t>5.10</w:t>
      </w:r>
      <w:r w:rsidR="00493F6F">
        <w:t xml:space="preserve"> INTEGRATION OF CHEMICAL EQUATIONS</w:t>
      </w:r>
      <w:bookmarkEnd w:id="22"/>
    </w:p>
    <w:p w14:paraId="5C84E29C" w14:textId="77777777" w:rsidR="00493F6F" w:rsidRDefault="00493F6F" w:rsidP="00493F6F">
      <w:r>
        <w:rPr>
          <w:b/>
        </w:rPr>
        <w:t>ModelOptions.</w:t>
      </w:r>
      <w:r w:rsidRPr="004824B0">
        <w:rPr>
          <w:b/>
        </w:rPr>
        <w:t>IntTime</w:t>
      </w:r>
      <w:r>
        <w:t xml:space="preserve"> specifies the length of time to integrate each model step. The model uses MATLAB’s ode15s solver, which is specifically designed for stiff systems. Initial concentrations for each step are set to 0 molec cm</w:t>
      </w:r>
      <w:r w:rsidRPr="001B1DED">
        <w:rPr>
          <w:vertAlign w:val="superscript"/>
        </w:rPr>
        <w:t>-3</w:t>
      </w:r>
      <w:r>
        <w:t xml:space="preserve"> unless otherwise specified in </w:t>
      </w:r>
      <w:r w:rsidRPr="001B1DED">
        <w:rPr>
          <w:b/>
        </w:rPr>
        <w:t>InitConc</w:t>
      </w:r>
      <w:r>
        <w:t xml:space="preserve">. To see how the chemical rates are evaluated, the enterprising user is invited to look at </w:t>
      </w:r>
      <w:r>
        <w:rPr>
          <w:b/>
        </w:rPr>
        <w:t xml:space="preserve">IntegrateStep </w:t>
      </w:r>
      <w:r w:rsidRPr="0040167F">
        <w:t>and</w:t>
      </w:r>
      <w:r>
        <w:rPr>
          <w:b/>
        </w:rPr>
        <w:t xml:space="preserve"> dydt_eval</w:t>
      </w:r>
      <w:r>
        <w:t xml:space="preserve"> in \Core\. In a nutshell: </w:t>
      </w:r>
    </w:p>
    <w:p w14:paraId="70F66943" w14:textId="77777777" w:rsidR="00493F6F" w:rsidRDefault="00493F6F" w:rsidP="00493F6F">
      <w:pPr>
        <w:numPr>
          <w:ilvl w:val="0"/>
          <w:numId w:val="7"/>
        </w:numPr>
        <w:ind w:left="360"/>
        <w:jc w:val="both"/>
      </w:pPr>
      <w:r>
        <w:t xml:space="preserve">The index </w:t>
      </w:r>
      <w:r w:rsidRPr="00967071">
        <w:rPr>
          <w:b/>
        </w:rPr>
        <w:t>iG</w:t>
      </w:r>
      <w:r>
        <w:rPr>
          <w:b/>
        </w:rPr>
        <w:t xml:space="preserve"> </w:t>
      </w:r>
      <w:r>
        <w:t xml:space="preserve">(which is generated using </w:t>
      </w:r>
      <w:r w:rsidRPr="008B08E3">
        <w:rPr>
          <w:b/>
        </w:rPr>
        <w:t>Gstr</w:t>
      </w:r>
      <w:r>
        <w:t xml:space="preserve">) is used to calculate the matrix </w:t>
      </w:r>
      <w:r w:rsidRPr="00967071">
        <w:rPr>
          <w:b/>
        </w:rPr>
        <w:t>G</w:t>
      </w:r>
      <w:r>
        <w:t>, which is the product of reactant concentrations for each reaction;</w:t>
      </w:r>
    </w:p>
    <w:p w14:paraId="38313370" w14:textId="77777777" w:rsidR="00493F6F" w:rsidRDefault="00493F6F" w:rsidP="00493F6F">
      <w:pPr>
        <w:numPr>
          <w:ilvl w:val="0"/>
          <w:numId w:val="7"/>
        </w:numPr>
        <w:ind w:left="360"/>
        <w:jc w:val="both"/>
      </w:pPr>
      <w:r>
        <w:t xml:space="preserve">Multiplication of </w:t>
      </w:r>
      <w:r w:rsidRPr="00967071">
        <w:rPr>
          <w:b/>
        </w:rPr>
        <w:t>G</w:t>
      </w:r>
      <w:r>
        <w:t xml:space="preserve"> by rate constants, </w:t>
      </w:r>
      <w:r w:rsidRPr="00967071">
        <w:rPr>
          <w:b/>
        </w:rPr>
        <w:t>k</w:t>
      </w:r>
      <w:r>
        <w:t>, gives the rate for each reaction;</w:t>
      </w:r>
    </w:p>
    <w:p w14:paraId="528F3284" w14:textId="77777777" w:rsidR="00493F6F" w:rsidRDefault="00493F6F" w:rsidP="00493F6F">
      <w:pPr>
        <w:numPr>
          <w:ilvl w:val="0"/>
          <w:numId w:val="7"/>
        </w:numPr>
        <w:ind w:left="360"/>
        <w:jc w:val="both"/>
      </w:pPr>
      <w:r>
        <w:t xml:space="preserve">Multiplication of the rates by </w:t>
      </w:r>
      <w:r w:rsidRPr="00967071">
        <w:rPr>
          <w:b/>
        </w:rPr>
        <w:t>f</w:t>
      </w:r>
      <w:r>
        <w:t xml:space="preserve"> gives the net rate of change for each species. This last line is a matrix multiplication, so it is actually a two-step process: multiplication of each rate by the stoichiometric coefficients, and summation of these weighted rates across all reactions for each species.</w:t>
      </w:r>
    </w:p>
    <w:p w14:paraId="5A91E232" w14:textId="77777777" w:rsidR="00493F6F" w:rsidRDefault="00493F6F" w:rsidP="00493F6F">
      <w:pPr>
        <w:jc w:val="both"/>
      </w:pPr>
      <w:r>
        <w:t>In mathematical terms, for any species X,</w:t>
      </w:r>
    </w:p>
    <w:p w14:paraId="299F75C0" w14:textId="77777777" w:rsidR="00493F6F" w:rsidRPr="0040167F" w:rsidRDefault="00E34065" w:rsidP="00493F6F">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 Rxns</m:t>
              </m:r>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X</m:t>
                  </m:r>
                </m:sup>
              </m:sSubSup>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65751B91" w14:textId="2E371AC7" w:rsidR="00493F6F" w:rsidRPr="0040167F" w:rsidRDefault="00493F6F" w:rsidP="00493F6F">
      <w:pPr>
        <w:jc w:val="both"/>
        <w:rPr>
          <w:highlight w:val="yellow"/>
        </w:rPr>
      </w:pPr>
      <w:r w:rsidRPr="0040167F">
        <w:rPr>
          <w:highlight w:val="yellow"/>
        </w:rPr>
        <w:t xml:space="preserve">Several special cases are also </w:t>
      </w:r>
      <w:r w:rsidR="00E45768">
        <w:rPr>
          <w:highlight w:val="yellow"/>
        </w:rPr>
        <w:t>handled after calculating rates.</w:t>
      </w:r>
    </w:p>
    <w:p w14:paraId="58AF7B31" w14:textId="77777777" w:rsidR="00493F6F" w:rsidRPr="0040167F" w:rsidRDefault="00493F6F" w:rsidP="00493F6F">
      <w:pPr>
        <w:pStyle w:val="ListParagraph"/>
        <w:numPr>
          <w:ilvl w:val="0"/>
          <w:numId w:val="6"/>
        </w:numPr>
        <w:jc w:val="both"/>
        <w:rPr>
          <w:highlight w:val="yellow"/>
        </w:rPr>
      </w:pPr>
      <w:r w:rsidRPr="0040167F">
        <w:rPr>
          <w:highlight w:val="yellow"/>
        </w:rPr>
        <w:lastRenderedPageBreak/>
        <w:t>Dilution, if used, is added simultaneously for all species.</w:t>
      </w:r>
    </w:p>
    <w:p w14:paraId="5F15E7C2" w14:textId="77777777" w:rsidR="00493F6F" w:rsidRPr="0040167F" w:rsidRDefault="00493F6F" w:rsidP="00493F6F">
      <w:pPr>
        <w:pStyle w:val="ListParagraph"/>
        <w:numPr>
          <w:ilvl w:val="0"/>
          <w:numId w:val="6"/>
        </w:numPr>
        <w:jc w:val="both"/>
        <w:rPr>
          <w:highlight w:val="yellow"/>
        </w:rPr>
      </w:pPr>
      <w:r w:rsidRPr="0040167F">
        <w:rPr>
          <w:highlight w:val="yellow"/>
        </w:rPr>
        <w:t xml:space="preserve">For species with HoldMe = 1, d[X]/dt is set to 0. </w:t>
      </w:r>
    </w:p>
    <w:p w14:paraId="6668D8F6" w14:textId="1A8B9EF6" w:rsidR="00493F6F" w:rsidRPr="0040167F" w:rsidRDefault="00493F6F" w:rsidP="00493F6F">
      <w:pPr>
        <w:pStyle w:val="ListParagraph"/>
        <w:numPr>
          <w:ilvl w:val="0"/>
          <w:numId w:val="6"/>
        </w:numPr>
        <w:jc w:val="both"/>
        <w:rPr>
          <w:highlight w:val="yellow"/>
        </w:rPr>
      </w:pPr>
      <w:r w:rsidRPr="0040167F">
        <w:rPr>
          <w:highlight w:val="yellow"/>
        </w:rPr>
        <w:t>For conserved families (with members X</w:t>
      </w:r>
      <w:r w:rsidRPr="0040167F">
        <w:rPr>
          <w:highlight w:val="yellow"/>
          <w:vertAlign w:val="subscript"/>
        </w:rPr>
        <w:t>i</w:t>
      </w:r>
      <w:r w:rsidRPr="0040167F">
        <w:rPr>
          <w:highlight w:val="yellow"/>
        </w:rPr>
        <w:t>), d</w:t>
      </w:r>
      <w:r w:rsidR="00E45768">
        <w:rPr>
          <w:highlight w:val="yellow"/>
        </w:rPr>
        <w:t>[</w:t>
      </w:r>
      <w:r w:rsidRPr="0040167F">
        <w:rPr>
          <w:highlight w:val="yellow"/>
        </w:rPr>
        <w:t>X</w:t>
      </w:r>
      <w:r w:rsidR="00E45768">
        <w:rPr>
          <w:highlight w:val="yellow"/>
        </w:rPr>
        <w:t>]</w:t>
      </w:r>
      <w:r w:rsidRPr="0040167F">
        <w:rPr>
          <w:highlight w:val="yellow"/>
        </w:rPr>
        <w:t xml:space="preserve">/dt for the </w:t>
      </w:r>
      <w:r w:rsidR="007B7A61">
        <w:rPr>
          <w:highlight w:val="yellow"/>
        </w:rPr>
        <w:t>first member</w:t>
      </w:r>
      <w:r w:rsidRPr="0040167F">
        <w:rPr>
          <w:highlight w:val="yellow"/>
        </w:rPr>
        <w:t xml:space="preserve"> is replaced with a conservations law: 0 = sum(X</w:t>
      </w:r>
      <w:r w:rsidRPr="0040167F">
        <w:rPr>
          <w:highlight w:val="yellow"/>
          <w:vertAlign w:val="subscript"/>
        </w:rPr>
        <w:t>i</w:t>
      </w:r>
      <w:r w:rsidRPr="0040167F">
        <w:rPr>
          <w:highlight w:val="yellow"/>
        </w:rPr>
        <w:t xml:space="preserve">) – (Initial family concentration). </w:t>
      </w:r>
    </w:p>
    <w:p w14:paraId="49E93734" w14:textId="05E1C1FE" w:rsidR="00E45768" w:rsidRDefault="00E45768" w:rsidP="00493F6F">
      <w:pPr>
        <w:jc w:val="both"/>
        <w:rPr>
          <w:highlight w:val="yellow"/>
        </w:rPr>
      </w:pPr>
      <w:r>
        <w:rPr>
          <w:highlight w:val="yellow"/>
        </w:rPr>
        <w:t>F0AM also uses several ODE options.</w:t>
      </w:r>
    </w:p>
    <w:p w14:paraId="5F584D40" w14:textId="5A9CC810" w:rsidR="00493F6F" w:rsidRPr="00E45768" w:rsidRDefault="00E45768" w:rsidP="00E45768">
      <w:pPr>
        <w:pStyle w:val="ListParagraph"/>
        <w:numPr>
          <w:ilvl w:val="0"/>
          <w:numId w:val="6"/>
        </w:numPr>
        <w:jc w:val="both"/>
        <w:rPr>
          <w:highlight w:val="yellow"/>
        </w:rPr>
      </w:pPr>
      <w:r w:rsidRPr="00E45768">
        <w:rPr>
          <w:highlight w:val="yellow"/>
        </w:rPr>
        <w:t xml:space="preserve">The Jacobian is calculated explicitly within </w:t>
      </w:r>
      <w:r w:rsidRPr="00E45768">
        <w:rPr>
          <w:b/>
          <w:highlight w:val="yellow"/>
        </w:rPr>
        <w:t>Jac_eval.m</w:t>
      </w:r>
      <w:r w:rsidRPr="00E45768">
        <w:rPr>
          <w:highlight w:val="yellow"/>
        </w:rPr>
        <w:t>. This speeds integration substantially.</w:t>
      </w:r>
    </w:p>
    <w:p w14:paraId="621D2311" w14:textId="411FBAEB" w:rsidR="00E45768" w:rsidRPr="00E45768" w:rsidRDefault="00E45768" w:rsidP="00E45768">
      <w:pPr>
        <w:pStyle w:val="ListParagraph"/>
        <w:numPr>
          <w:ilvl w:val="0"/>
          <w:numId w:val="6"/>
        </w:numPr>
        <w:jc w:val="both"/>
        <w:rPr>
          <w:highlight w:val="yellow"/>
        </w:rPr>
      </w:pPr>
      <w:r w:rsidRPr="00E45768">
        <w:rPr>
          <w:highlight w:val="yellow"/>
        </w:rPr>
        <w:t xml:space="preserve">A mass matrix is calculated within </w:t>
      </w:r>
      <w:r w:rsidRPr="00E45768">
        <w:rPr>
          <w:b/>
          <w:highlight w:val="yellow"/>
        </w:rPr>
        <w:t>Mass_eval.m</w:t>
      </w:r>
      <w:r w:rsidRPr="00E45768">
        <w:rPr>
          <w:highlight w:val="yellow"/>
        </w:rPr>
        <w:t>. This is needed for family conservation but is an identify matrix otherwise.</w:t>
      </w:r>
    </w:p>
    <w:p w14:paraId="59988211" w14:textId="41CF8A50" w:rsidR="00C47FD6" w:rsidRPr="00713FDD" w:rsidRDefault="00C53F08" w:rsidP="00713FDD">
      <w:pPr>
        <w:jc w:val="both"/>
      </w:pPr>
      <w:r>
        <w:rPr>
          <w:highlight w:val="yellow"/>
        </w:rPr>
        <w:t>Advanced u</w:t>
      </w:r>
      <w:r w:rsidR="00E45768" w:rsidRPr="00E45768">
        <w:rPr>
          <w:highlight w:val="yellow"/>
        </w:rPr>
        <w:t xml:space="preserve">sers may need to change code within the core to </w:t>
      </w:r>
      <w:r>
        <w:rPr>
          <w:highlight w:val="yellow"/>
        </w:rPr>
        <w:t>implement</w:t>
      </w:r>
      <w:r w:rsidR="00E45768" w:rsidRPr="00E45768">
        <w:rPr>
          <w:highlight w:val="yellow"/>
        </w:rPr>
        <w:t xml:space="preserve"> custom reaction classes that are not </w:t>
      </w:r>
      <w:r>
        <w:rPr>
          <w:highlight w:val="yellow"/>
        </w:rPr>
        <w:t>handled within</w:t>
      </w:r>
      <w:r w:rsidR="00E45768" w:rsidRPr="00E45768">
        <w:rPr>
          <w:highlight w:val="yellow"/>
        </w:rPr>
        <w:t xml:space="preserve"> F0AM (your imagination is the only limit!). If you have to do so, you should read the ode15s documentation and be aware that changes to </w:t>
      </w:r>
      <w:r w:rsidR="00E45768" w:rsidRPr="00E45768">
        <w:rPr>
          <w:b/>
          <w:highlight w:val="yellow"/>
        </w:rPr>
        <w:t>dydt_eval.m</w:t>
      </w:r>
      <w:r w:rsidR="00E45768" w:rsidRPr="00E45768">
        <w:rPr>
          <w:highlight w:val="yellow"/>
        </w:rPr>
        <w:t xml:space="preserve"> are almost always accompanied by changes to </w:t>
      </w:r>
      <w:r w:rsidR="00E45768" w:rsidRPr="00E45768">
        <w:rPr>
          <w:b/>
          <w:highlight w:val="yellow"/>
        </w:rPr>
        <w:t>Jac_eval.m</w:t>
      </w:r>
      <w:r w:rsidR="00E45768" w:rsidRPr="00E45768">
        <w:rPr>
          <w:highlight w:val="yellow"/>
        </w:rPr>
        <w:t xml:space="preserve">, and possibly </w:t>
      </w:r>
      <w:r w:rsidR="00E45768" w:rsidRPr="00E45768">
        <w:rPr>
          <w:b/>
          <w:highlight w:val="yellow"/>
        </w:rPr>
        <w:t>Mass_eval.m</w:t>
      </w:r>
      <w:r w:rsidR="00E45768" w:rsidRPr="00E45768">
        <w:rPr>
          <w:highlight w:val="yellow"/>
        </w:rPr>
        <w:t>.</w:t>
      </w:r>
      <w:r w:rsidR="00E45768">
        <w:t xml:space="preserve"> </w:t>
      </w:r>
      <w:r w:rsidR="00C47FD6">
        <w:br w:type="page"/>
      </w:r>
    </w:p>
    <w:p w14:paraId="4AC29CA5" w14:textId="77777777" w:rsidR="00013C49" w:rsidRDefault="00013C49" w:rsidP="000E080C">
      <w:pPr>
        <w:pStyle w:val="Heading1"/>
      </w:pPr>
      <w:bookmarkStart w:id="23" w:name="_6._DILUTION"/>
      <w:bookmarkStart w:id="24" w:name="_Toc535572823"/>
      <w:bookmarkEnd w:id="23"/>
      <w:r>
        <w:lastRenderedPageBreak/>
        <w:t xml:space="preserve">6. </w:t>
      </w:r>
      <w:r w:rsidR="000E080C">
        <w:t>DILUTION</w:t>
      </w:r>
      <w:bookmarkEnd w:id="24"/>
    </w:p>
    <w:p w14:paraId="270030F2" w14:textId="77777777" w:rsidR="00A62265" w:rsidRPr="00A62265" w:rsidRDefault="00542670" w:rsidP="00A62265">
      <w:pPr>
        <w:pStyle w:val="Heading2"/>
      </w:pPr>
      <w:bookmarkStart w:id="25" w:name="_Toc535572824"/>
      <w:r>
        <w:t>6.1 SIMPLE 1</w:t>
      </w:r>
      <w:r w:rsidRPr="00542670">
        <w:rPr>
          <w:vertAlign w:val="superscript"/>
        </w:rPr>
        <w:t>ST</w:t>
      </w:r>
      <w:r>
        <w:t>-ORDER</w:t>
      </w:r>
      <w:bookmarkEnd w:id="25"/>
    </w:p>
    <w:p w14:paraId="4D6286EF" w14:textId="77777777" w:rsidR="000E080C" w:rsidRDefault="00D31D95" w:rsidP="00C76225">
      <w:pPr>
        <w:jc w:val="both"/>
      </w:pPr>
      <w:r>
        <w:t>Dilution</w:t>
      </w:r>
      <w:r w:rsidR="000F7053">
        <w:t xml:space="preserve"> </w:t>
      </w:r>
      <w:r w:rsidR="009E27DC">
        <w:t>can be</w:t>
      </w:r>
      <w:r w:rsidR="000F7053">
        <w:t xml:space="preserve"> parameterized following the simple functional form</w:t>
      </w:r>
    </w:p>
    <w:p w14:paraId="57DF628D" w14:textId="77777777" w:rsidR="000F7053" w:rsidRDefault="00E34065" w:rsidP="00C7622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il</m:t>
              </m:r>
            </m:sub>
          </m:sSub>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2FD4B25C" w14:textId="694CFC90" w:rsidR="00E61A86" w:rsidRDefault="00E61A86" w:rsidP="00C76225">
      <w:pPr>
        <w:jc w:val="both"/>
      </w:pPr>
      <w:r>
        <w:t>Where k</w:t>
      </w:r>
      <w:r w:rsidRPr="00C76225">
        <w:rPr>
          <w:vertAlign w:val="subscript"/>
        </w:rPr>
        <w:t>dil</w:t>
      </w:r>
      <w:r>
        <w:t xml:space="preserve"> is a 1</w:t>
      </w:r>
      <w:r w:rsidRPr="00E61A86">
        <w:rPr>
          <w:vertAlign w:val="superscript"/>
        </w:rPr>
        <w:t>st</w:t>
      </w:r>
      <w:r>
        <w:t xml:space="preserve">-order dilution rate </w:t>
      </w:r>
      <w:r w:rsidR="00BF523E">
        <w:t>coefficient</w:t>
      </w:r>
      <w:r>
        <w:t xml:space="preserve"> and [X]</w:t>
      </w:r>
      <w:r w:rsidRPr="00C76225">
        <w:rPr>
          <w:vertAlign w:val="subscript"/>
        </w:rPr>
        <w:t>b</w:t>
      </w:r>
      <w:r>
        <w:t xml:space="preserve"> is a fixed background concentration. </w:t>
      </w:r>
      <w:r w:rsidR="00111E4A">
        <w:t>Note that this is equivalent to a 0</w:t>
      </w:r>
      <w:r w:rsidR="00111E4A" w:rsidRPr="00111E4A">
        <w:rPr>
          <w:vertAlign w:val="superscript"/>
        </w:rPr>
        <w:t>th</w:t>
      </w:r>
      <w:r w:rsidR="00111E4A">
        <w:t>-order source (k</w:t>
      </w:r>
      <w:r w:rsidR="00111E4A" w:rsidRPr="00111E4A">
        <w:rPr>
          <w:vertAlign w:val="subscript"/>
        </w:rPr>
        <w:t>dil</w:t>
      </w:r>
      <w:r w:rsidR="00111E4A">
        <w:t>[X]</w:t>
      </w:r>
      <w:r w:rsidR="00111E4A" w:rsidRPr="00111E4A">
        <w:rPr>
          <w:vertAlign w:val="subscript"/>
        </w:rPr>
        <w:t>b</w:t>
      </w:r>
      <w:r w:rsidR="00111E4A">
        <w:t>) and a 1</w:t>
      </w:r>
      <w:r w:rsidR="00111E4A" w:rsidRPr="00111E4A">
        <w:rPr>
          <w:vertAlign w:val="superscript"/>
        </w:rPr>
        <w:t>st</w:t>
      </w:r>
      <w:r w:rsidR="00111E4A">
        <w:t>-order sink (-k</w:t>
      </w:r>
      <w:r w:rsidR="00111E4A" w:rsidRPr="00111E4A">
        <w:rPr>
          <w:vertAlign w:val="subscript"/>
        </w:rPr>
        <w:t>dil</w:t>
      </w:r>
      <w:r w:rsidR="00111E4A">
        <w:t xml:space="preserve">[X]). </w:t>
      </w:r>
      <w:r w:rsidR="00C76225">
        <w:t>More information on this parameterization, including possible methods of determining k</w:t>
      </w:r>
      <w:r w:rsidR="00C76225" w:rsidRPr="00C76225">
        <w:rPr>
          <w:vertAlign w:val="subscript"/>
        </w:rPr>
        <w:t>dil</w:t>
      </w:r>
      <w:r w:rsidR="00C76225">
        <w:t xml:space="preserve">, can be found </w:t>
      </w:r>
      <w:r w:rsidR="00D861C5">
        <w:t>elsewhere</w:t>
      </w:r>
      <w:r w:rsidR="00C76225">
        <w:t xml:space="preserve"> </w:t>
      </w:r>
      <w:r w:rsidR="000F0343">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 </w:instrText>
      </w:r>
      <w:r w:rsidR="004E2CF4">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DATA </w:instrText>
      </w:r>
      <w:r w:rsidR="004E2CF4">
        <w:fldChar w:fldCharType="end"/>
      </w:r>
      <w:r w:rsidR="000F0343">
        <w:fldChar w:fldCharType="separate"/>
      </w:r>
      <w:r w:rsidR="005806C0">
        <w:rPr>
          <w:noProof/>
        </w:rPr>
        <w:t>(Dillon et al., 2002; Wolfe and Thornton, 2011)</w:t>
      </w:r>
      <w:r w:rsidR="000F0343">
        <w:fldChar w:fldCharType="end"/>
      </w:r>
      <w:r w:rsidR="00D861C5">
        <w:t>.</w:t>
      </w:r>
    </w:p>
    <w:p w14:paraId="0DCB45EC" w14:textId="77777777" w:rsidR="00C76225" w:rsidRDefault="00C76225" w:rsidP="00C76225">
      <w:pPr>
        <w:jc w:val="both"/>
      </w:pPr>
      <w:r>
        <w:rPr>
          <w:b/>
        </w:rPr>
        <w:t>kdil</w:t>
      </w:r>
      <w:r>
        <w:t xml:space="preserve"> is specified as a parameter in </w:t>
      </w:r>
      <w:r w:rsidRPr="00D31D95">
        <w:rPr>
          <w:b/>
        </w:rPr>
        <w:t>Met</w:t>
      </w:r>
      <w:r>
        <w:t>. Setting this to 0 will negate dilution</w:t>
      </w:r>
      <w:r w:rsidR="00ED623B">
        <w:t xml:space="preserve"> (unless </w:t>
      </w:r>
      <w:r w:rsidR="00ED623B" w:rsidRPr="00ED623B">
        <w:rPr>
          <w:b/>
        </w:rPr>
        <w:t>tgauss</w:t>
      </w:r>
      <w:r w:rsidR="00ED623B">
        <w:t xml:space="preserve"> is specified, see below)</w:t>
      </w:r>
      <w:r>
        <w:t>.</w:t>
      </w:r>
    </w:p>
    <w:p w14:paraId="4A4621AF" w14:textId="77777777" w:rsidR="00C76225" w:rsidRPr="000E080C" w:rsidRDefault="00C76225" w:rsidP="00581390">
      <w:pPr>
        <w:jc w:val="both"/>
      </w:pPr>
      <w:r w:rsidRPr="00C76225">
        <w:rPr>
          <w:b/>
        </w:rPr>
        <w:t>BkgdConc</w:t>
      </w:r>
      <w:r>
        <w:t xml:space="preserve"> </w:t>
      </w:r>
      <w:r w:rsidR="00581390">
        <w:t xml:space="preserve">is a 2-column cell array that </w:t>
      </w:r>
      <w:r>
        <w:t xml:space="preserve">determines background concentrations. </w:t>
      </w:r>
      <w:r w:rsidR="00581390">
        <w:t>The</w:t>
      </w:r>
      <w:r>
        <w:t xml:space="preserve"> first column gives species names and the second give values, analogous to </w:t>
      </w:r>
      <w:r w:rsidRPr="00581390">
        <w:rPr>
          <w:b/>
        </w:rPr>
        <w:t>InitConc</w:t>
      </w:r>
      <w:r>
        <w:t>.</w:t>
      </w:r>
      <w:r w:rsidR="00581390">
        <w:t xml:space="preserve"> The first row must contain the name ‘DEFAULT’ and a value of 0 or 1, which determines the default concentration for non-specified species. Setting this to 0 assumes concentrations of 0, while setting it to 1 assumes background concentrations equal to those found in </w:t>
      </w:r>
      <w:r w:rsidR="00581390" w:rsidRPr="00581390">
        <w:rPr>
          <w:b/>
        </w:rPr>
        <w:t>InitConc</w:t>
      </w:r>
      <w:r w:rsidR="00C137E6">
        <w:t xml:space="preserve"> (and 0 for those not in </w:t>
      </w:r>
      <w:r w:rsidR="00C137E6" w:rsidRPr="00C137E6">
        <w:rPr>
          <w:b/>
        </w:rPr>
        <w:t>InitConc</w:t>
      </w:r>
      <w:r w:rsidR="00C137E6">
        <w:t>).</w:t>
      </w:r>
    </w:p>
    <w:p w14:paraId="7F872431" w14:textId="77777777" w:rsidR="00C73510" w:rsidRDefault="00A8687D" w:rsidP="00D31D95">
      <w:pPr>
        <w:jc w:val="both"/>
      </w:pPr>
      <w:r>
        <w:t>This scheme is a</w:t>
      </w:r>
      <w:r w:rsidR="00B142BB">
        <w:t xml:space="preserve"> dramatic simplification of a complex physical process</w:t>
      </w:r>
      <w:r>
        <w:t>, and effectively encompasses all physical sinks (e</w:t>
      </w:r>
      <w:r w:rsidR="003621DE">
        <w:t>.g. deposition, entrainment, etc</w:t>
      </w:r>
      <w:r>
        <w:t xml:space="preserve">). </w:t>
      </w:r>
      <w:r w:rsidR="000E7976">
        <w:t>Many</w:t>
      </w:r>
      <w:r>
        <w:t xml:space="preserve"> 0-D box</w:t>
      </w:r>
      <w:r w:rsidR="000E7976">
        <w:t xml:space="preserve"> model simulations</w:t>
      </w:r>
      <w:r w:rsidR="00B142BB">
        <w:t xml:space="preserve"> include an additional 24-hour lifetime for all species to keep secondary species from building up to unreasonable levels. This can be achieved here by setting </w:t>
      </w:r>
      <w:r w:rsidR="00B142BB" w:rsidRPr="003621DE">
        <w:rPr>
          <w:b/>
        </w:rPr>
        <w:t>kdil</w:t>
      </w:r>
      <w:r w:rsidR="00B142BB">
        <w:t xml:space="preserve"> = 1/86400</w:t>
      </w:r>
      <w:r>
        <w:t>s</w:t>
      </w:r>
      <w:r w:rsidR="00B142BB">
        <w:t xml:space="preserve"> and </w:t>
      </w:r>
      <w:r w:rsidR="00581390">
        <w:t xml:space="preserve">setting the DEFAULT in </w:t>
      </w:r>
      <w:r w:rsidR="00581390" w:rsidRPr="003621DE">
        <w:rPr>
          <w:b/>
        </w:rPr>
        <w:t>BkgdConc</w:t>
      </w:r>
      <w:r w:rsidR="00581390">
        <w:t xml:space="preserve"> to 0.</w:t>
      </w:r>
    </w:p>
    <w:p w14:paraId="7E846209" w14:textId="77777777" w:rsidR="00A62265" w:rsidRDefault="00A62265" w:rsidP="00BF523E"/>
    <w:p w14:paraId="37B1E563" w14:textId="77777777" w:rsidR="00A62265" w:rsidRPr="00BF523E" w:rsidRDefault="00542670" w:rsidP="00A62265">
      <w:pPr>
        <w:pStyle w:val="Heading2"/>
      </w:pPr>
      <w:bookmarkStart w:id="26" w:name="_Toc535572825"/>
      <w:r w:rsidRPr="00BF523E">
        <w:t>6.2 GAUSSIAN DISPERSION</w:t>
      </w:r>
      <w:bookmarkEnd w:id="26"/>
    </w:p>
    <w:p w14:paraId="3EB9D304" w14:textId="77777777" w:rsidR="00ED623B" w:rsidRPr="00BF523E" w:rsidRDefault="00A62265" w:rsidP="00D31D95">
      <w:pPr>
        <w:jc w:val="both"/>
      </w:pPr>
      <w:r w:rsidRPr="00BF523E">
        <w:t xml:space="preserve">Another option for dilution is Gaussian dispersion, which is typically used for modeling of discrete plumes (e.g. fires or power plants). In this case, the equation is </w:t>
      </w:r>
    </w:p>
    <w:p w14:paraId="79E1284D" w14:textId="77777777" w:rsidR="00A62265" w:rsidRPr="00BF523E" w:rsidRDefault="00E34065" w:rsidP="00D31D9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y</m:t>
                      </m:r>
                    </m:sub>
                  </m:sSub>
                </m:num>
                <m:den>
                  <m:sSubSup>
                    <m:sSubSupPr>
                      <m:ctrlPr>
                        <w:rPr>
                          <w:rFonts w:ascii="Cambria Math" w:hAnsi="Cambria Math"/>
                          <w:i/>
                        </w:rPr>
                      </m:ctrlPr>
                    </m:sSubSupPr>
                    <m:e>
                      <m:r>
                        <w:rPr>
                          <w:rFonts w:ascii="Cambria Math" w:hAnsi="Cambria Math"/>
                        </w:rPr>
                        <m:t>y</m:t>
                      </m:r>
                    </m:e>
                    <m:sub>
                      <m:r>
                        <w:rPr>
                          <w:rFonts w:ascii="Cambria Math" w:hAnsi="Cambria Math"/>
                        </w:rPr>
                        <m:t>0</m:t>
                      </m:r>
                    </m:sub>
                    <m:sup>
                      <m:r>
                        <w:rPr>
                          <w:rFonts w:ascii="Cambria Math" w:hAnsi="Cambria Math"/>
                        </w:rPr>
                        <m:t>2</m:t>
                      </m:r>
                    </m:sup>
                  </m:sSubSup>
                  <m:r>
                    <w:rPr>
                      <w:rFonts w:ascii="Cambria Math" w:hAnsi="Cambria Math"/>
                    </w:rPr>
                    <m:t>+8</m:t>
                  </m:r>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t</m:t>
                  </m:r>
                </m:den>
              </m:f>
            </m:e>
          </m:d>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gauss</m:t>
                      </m:r>
                    </m:sub>
                  </m:sSub>
                  <m:r>
                    <w:rPr>
                      <w:rFonts w:ascii="Cambria Math" w:hAnsi="Cambria Math"/>
                    </w:rPr>
                    <m:t>+2t</m:t>
                  </m:r>
                </m:den>
              </m:f>
            </m:e>
          </m:d>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4DD408BC" w14:textId="692F1CF0" w:rsidR="00A62265" w:rsidRPr="00BF523E" w:rsidRDefault="00A62265" w:rsidP="00D31D95">
      <w:pPr>
        <w:jc w:val="both"/>
      </w:pPr>
      <w:r w:rsidRPr="00BF523E">
        <w:t>Here, K</w:t>
      </w:r>
      <w:r w:rsidRPr="00BF523E">
        <w:rPr>
          <w:vertAlign w:val="subscript"/>
        </w:rPr>
        <w:t>y</w:t>
      </w:r>
      <w:r w:rsidRPr="00BF523E">
        <w:t xml:space="preserve"> is the diffusion coefficient (</w:t>
      </w:r>
      <w:r w:rsidR="00ED623B" w:rsidRPr="00BF523E">
        <w:t>~</w:t>
      </w:r>
      <w:r w:rsidRPr="00BF523E">
        <w:t>10</w:t>
      </w:r>
      <w:r w:rsidRPr="00BF523E">
        <w:rPr>
          <w:vertAlign w:val="superscript"/>
        </w:rPr>
        <w:t>4</w:t>
      </w:r>
      <w:r w:rsidRPr="00BF523E">
        <w:t xml:space="preserve"> m</w:t>
      </w:r>
      <w:r w:rsidRPr="00BF523E">
        <w:rPr>
          <w:vertAlign w:val="superscript"/>
        </w:rPr>
        <w:t>2</w:t>
      </w:r>
      <w:r w:rsidRPr="00BF523E">
        <w:t>/s), y</w:t>
      </w:r>
      <w:r w:rsidRPr="00BF523E">
        <w:rPr>
          <w:vertAlign w:val="subscript"/>
        </w:rPr>
        <w:t>0</w:t>
      </w:r>
      <w:r w:rsidRPr="00BF523E">
        <w:t xml:space="preserve"> is the initial plume w</w:t>
      </w:r>
      <w:r w:rsidR="00510000" w:rsidRPr="00BF523E">
        <w:t>idth, and t</w:t>
      </w:r>
      <w:r w:rsidR="00510000" w:rsidRPr="00BF523E">
        <w:rPr>
          <w:vertAlign w:val="subscript"/>
        </w:rPr>
        <w:t>gauss</w:t>
      </w:r>
      <w:r w:rsidRPr="00BF523E">
        <w:t xml:space="preserve"> = y</w:t>
      </w:r>
      <w:r w:rsidRPr="00BF523E">
        <w:rPr>
          <w:vertAlign w:val="subscript"/>
        </w:rPr>
        <w:t>0</w:t>
      </w:r>
      <w:r w:rsidRPr="00BF523E">
        <w:rPr>
          <w:vertAlign w:val="superscript"/>
        </w:rPr>
        <w:t>2</w:t>
      </w:r>
      <w:r w:rsidRPr="00BF523E">
        <w:t>/4K</w:t>
      </w:r>
      <w:r w:rsidRPr="00BF523E">
        <w:rPr>
          <w:vertAlign w:val="subscript"/>
        </w:rPr>
        <w:t>y</w:t>
      </w:r>
      <w:r w:rsidRPr="00BF523E">
        <w:t xml:space="preserve"> is an initial dilution timescale. </w:t>
      </w:r>
      <w:r w:rsidR="00510000" w:rsidRPr="00BF523E">
        <w:t>Comparison with the 1</w:t>
      </w:r>
      <w:r w:rsidR="00510000" w:rsidRPr="00BF523E">
        <w:rPr>
          <w:vertAlign w:val="superscript"/>
        </w:rPr>
        <w:t>st</w:t>
      </w:r>
      <w:r w:rsidR="00510000" w:rsidRPr="00BF523E">
        <w:t xml:space="preserve">-order case above shows that this is a very similar formulation but with a time-dependent dilution </w:t>
      </w:r>
      <w:r w:rsidR="00BF523E">
        <w:t>coefficient</w:t>
      </w:r>
      <w:r w:rsidR="00510000" w:rsidRPr="00BF523E">
        <w:t xml:space="preserve">. To use this method, users must specify a value for </w:t>
      </w:r>
      <w:r w:rsidR="00510000" w:rsidRPr="00BF523E">
        <w:rPr>
          <w:b/>
        </w:rPr>
        <w:t>tgauss</w:t>
      </w:r>
      <w:r w:rsidR="00510000" w:rsidRPr="00BF523E">
        <w:t xml:space="preserve"> in the Met inputs. When measurements are available, this parameter </w:t>
      </w:r>
      <w:r w:rsidR="00ED623B" w:rsidRPr="00BF523E">
        <w:t>is often</w:t>
      </w:r>
      <w:r w:rsidR="00510000" w:rsidRPr="00BF523E">
        <w:t xml:space="preserve"> estimated by fitting to a conserved tracer like CO or CO</w:t>
      </w:r>
      <w:r w:rsidR="00510000" w:rsidRPr="00BF523E">
        <w:rPr>
          <w:vertAlign w:val="subscript"/>
        </w:rPr>
        <w:t>2</w:t>
      </w:r>
      <w:r w:rsidR="00510000" w:rsidRPr="00BF523E">
        <w:t xml:space="preserve"> (see, e.g., ExampleSetups_LagrangianPlume.m).</w:t>
      </w:r>
    </w:p>
    <w:p w14:paraId="5A5FEA63" w14:textId="77777777" w:rsidR="005C55FD" w:rsidRPr="00696CE4" w:rsidRDefault="00510000" w:rsidP="00D31D95">
      <w:pPr>
        <w:jc w:val="both"/>
      </w:pPr>
      <w:r w:rsidRPr="00BF523E">
        <w:t xml:space="preserve">If both </w:t>
      </w:r>
      <w:r w:rsidRPr="00BF523E">
        <w:rPr>
          <w:b/>
        </w:rPr>
        <w:t>tgauss</w:t>
      </w:r>
      <w:r w:rsidRPr="00BF523E">
        <w:t xml:space="preserve"> and </w:t>
      </w:r>
      <w:r w:rsidRPr="00BF523E">
        <w:rPr>
          <w:b/>
        </w:rPr>
        <w:t>kdil</w:t>
      </w:r>
      <w:r w:rsidRPr="00BF523E">
        <w:t xml:space="preserve"> are </w:t>
      </w:r>
      <w:r w:rsidR="00ED623B" w:rsidRPr="00BF523E">
        <w:t>specified</w:t>
      </w:r>
      <w:r w:rsidRPr="00BF523E">
        <w:t xml:space="preserve"> in </w:t>
      </w:r>
      <w:r w:rsidRPr="00BF523E">
        <w:rPr>
          <w:b/>
        </w:rPr>
        <w:t>Met</w:t>
      </w:r>
      <w:r w:rsidRPr="00BF523E">
        <w:t>, the model will default to 1</w:t>
      </w:r>
      <w:r w:rsidRPr="00BF523E">
        <w:rPr>
          <w:vertAlign w:val="superscript"/>
        </w:rPr>
        <w:t>st</w:t>
      </w:r>
      <w:r w:rsidRPr="00BF523E">
        <w:t>-order dilution.</w:t>
      </w:r>
      <w:r w:rsidR="00542670" w:rsidRPr="00BF523E">
        <w:t xml:space="preserve"> You cannot do both!</w:t>
      </w:r>
      <w:r w:rsidR="005C55FD">
        <w:br w:type="page"/>
      </w:r>
    </w:p>
    <w:p w14:paraId="2CAFCCDB" w14:textId="77777777" w:rsidR="003E78C3" w:rsidRDefault="00013C49" w:rsidP="003E78C3">
      <w:pPr>
        <w:pStyle w:val="Heading1"/>
      </w:pPr>
      <w:bookmarkStart w:id="27" w:name="_Toc535572826"/>
      <w:r>
        <w:lastRenderedPageBreak/>
        <w:t>7</w:t>
      </w:r>
      <w:r w:rsidR="003E78C3">
        <w:t xml:space="preserve">. </w:t>
      </w:r>
      <w:r w:rsidR="006A18FD">
        <w:t>MODEL OPTIONS</w:t>
      </w:r>
      <w:bookmarkEnd w:id="27"/>
    </w:p>
    <w:p w14:paraId="26BB1876" w14:textId="2CAD97CB" w:rsidR="00FD031E" w:rsidRPr="004824B0" w:rsidRDefault="00C76225" w:rsidP="004824B0">
      <w:r w:rsidRPr="00053FA5">
        <w:rPr>
          <w:b/>
        </w:rPr>
        <w:t>ModelOptions</w:t>
      </w:r>
      <w:r>
        <w:t xml:space="preserve"> is a structure containing any</w:t>
      </w:r>
      <w:r w:rsidR="005C55FD">
        <w:t xml:space="preserve"> of the following fields, which affect model execution and output handling.</w:t>
      </w:r>
      <w:r w:rsidR="00050757">
        <w:t xml:space="preserve"> </w:t>
      </w:r>
      <w:r w:rsidR="00FD031E" w:rsidRPr="00FD031E">
        <w:rPr>
          <w:highlight w:val="yellow"/>
        </w:rPr>
        <w:t xml:space="preserve">NOTE: As of </w:t>
      </w:r>
      <w:r w:rsidR="00FD031E">
        <w:rPr>
          <w:highlight w:val="yellow"/>
        </w:rPr>
        <w:t>F0AM</w:t>
      </w:r>
      <w:r w:rsidR="00FD031E" w:rsidRPr="00FD031E">
        <w:rPr>
          <w:highlight w:val="yellow"/>
        </w:rPr>
        <w:t xml:space="preserve">v4, the FixNOx option has been superseded by </w:t>
      </w:r>
      <w:hyperlink w:anchor="_4.2_FAMILY_CONSERVATION" w:history="1">
        <w:r w:rsidR="00FD031E" w:rsidRPr="00067E8B">
          <w:rPr>
            <w:rStyle w:val="Hyperlink"/>
            <w:highlight w:val="yellow"/>
          </w:rPr>
          <w:t>family conservation</w:t>
        </w:r>
      </w:hyperlink>
      <w:r w:rsidR="00FD031E">
        <w:t>.</w:t>
      </w:r>
    </w:p>
    <w:p w14:paraId="52099025" w14:textId="77777777" w:rsidR="00370C0A" w:rsidRPr="00370C0A" w:rsidRDefault="00370C0A" w:rsidP="00624459">
      <w:pPr>
        <w:pStyle w:val="NoSpacing"/>
        <w:tabs>
          <w:tab w:val="left" w:pos="1620"/>
        </w:tabs>
        <w:spacing w:after="240"/>
        <w:ind w:left="1800" w:hanging="1800"/>
      </w:pPr>
      <w:r>
        <w:rPr>
          <w:b/>
        </w:rPr>
        <w:t>IntTime:</w:t>
      </w:r>
      <w:r>
        <w:rPr>
          <w:b/>
        </w:rPr>
        <w:tab/>
      </w:r>
      <w:r>
        <w:t>Integration time for each step in seconds. Required input.</w:t>
      </w:r>
    </w:p>
    <w:p w14:paraId="53EBBDF9" w14:textId="77777777" w:rsidR="006A18FD" w:rsidRPr="00D61120" w:rsidRDefault="00AF3E40" w:rsidP="00624459">
      <w:pPr>
        <w:pStyle w:val="NoSpacing"/>
        <w:tabs>
          <w:tab w:val="left" w:pos="1620"/>
        </w:tabs>
        <w:spacing w:after="240"/>
        <w:ind w:left="1800" w:hanging="1800"/>
      </w:pPr>
      <w:r>
        <w:rPr>
          <w:b/>
        </w:rPr>
        <w:t>LinkSteps</w:t>
      </w:r>
      <w:r w:rsidR="006A18FD" w:rsidRPr="003E78C3">
        <w:rPr>
          <w:b/>
        </w:rPr>
        <w:t>:</w:t>
      </w:r>
      <w:r w:rsidR="006A18FD" w:rsidRPr="00D61120">
        <w:t xml:space="preserve">       </w:t>
      </w:r>
      <w:r w:rsidR="006A18FD">
        <w:tab/>
      </w:r>
      <w:r w:rsidR="00282ABA">
        <w:t>F</w:t>
      </w:r>
      <w:r w:rsidR="006A18FD" w:rsidRPr="00D61120">
        <w:t xml:space="preserve">lag for using end concentrations from one </w:t>
      </w:r>
      <w:r w:rsidR="00282ABA">
        <w:t>step</w:t>
      </w:r>
      <w:r w:rsidR="006A18FD" w:rsidRPr="00D61120">
        <w:t xml:space="preserve"> to initialize the next </w:t>
      </w:r>
      <w:r w:rsidR="00282ABA">
        <w:t>step (0 or 1, default = 0)</w:t>
      </w:r>
      <w:r w:rsidR="006A18FD" w:rsidRPr="00D61120">
        <w:t>.</w:t>
      </w:r>
      <w:r w:rsidR="006A18FD">
        <w:t xml:space="preserve">  </w:t>
      </w:r>
      <w:r w:rsidR="006A18FD" w:rsidRPr="00D61120">
        <w:t xml:space="preserve">Note that this behavior is </w:t>
      </w:r>
      <w:r w:rsidR="00282ABA" w:rsidRPr="00D61120">
        <w:t>superseded</w:t>
      </w:r>
      <w:r w:rsidR="00282ABA">
        <w:t xml:space="preserve"> </w:t>
      </w:r>
      <w:r w:rsidR="00381D5E">
        <w:t xml:space="preserve">for any species that have </w:t>
      </w:r>
      <w:r w:rsidR="006A18FD" w:rsidRPr="00282ABA">
        <w:rPr>
          <w:b/>
        </w:rPr>
        <w:t>HoldMe</w:t>
      </w:r>
      <w:r w:rsidR="00381D5E">
        <w:rPr>
          <w:b/>
        </w:rPr>
        <w:t>=1</w:t>
      </w:r>
      <w:r w:rsidR="00282ABA">
        <w:t xml:space="preserve"> </w:t>
      </w:r>
      <w:r w:rsidR="006A18FD" w:rsidRPr="00D61120">
        <w:t xml:space="preserve">in </w:t>
      </w:r>
      <w:r w:rsidR="006A18FD" w:rsidRPr="00282ABA">
        <w:rPr>
          <w:b/>
        </w:rPr>
        <w:t>InitConc</w:t>
      </w:r>
      <w:r w:rsidR="006A18FD" w:rsidRPr="00D61120">
        <w:t>.</w:t>
      </w:r>
    </w:p>
    <w:p w14:paraId="5F5C05B8" w14:textId="31A0BCC7" w:rsidR="008631CA" w:rsidRDefault="006A18FD" w:rsidP="00FD031E">
      <w:pPr>
        <w:pStyle w:val="NoSpacing"/>
        <w:tabs>
          <w:tab w:val="left" w:pos="1620"/>
        </w:tabs>
        <w:spacing w:after="240"/>
        <w:ind w:left="1800" w:hanging="1800"/>
      </w:pPr>
      <w:r w:rsidRPr="003E78C3">
        <w:rPr>
          <w:b/>
        </w:rPr>
        <w:t>Repeat:</w:t>
      </w:r>
      <w:r w:rsidRPr="00D61120">
        <w:t xml:space="preserve">         </w:t>
      </w:r>
      <w:r>
        <w:tab/>
      </w:r>
      <w:r w:rsidR="00282ABA">
        <w:t>N</w:t>
      </w:r>
      <w:r w:rsidRPr="00D61120">
        <w:t>umber of times t</w:t>
      </w:r>
      <w:r w:rsidR="00282ABA">
        <w:t>o cycle through all constraints (default = 1).</w:t>
      </w:r>
      <w:r w:rsidR="00995F15">
        <w:t xml:space="preserve"> Useful, for example, </w:t>
      </w:r>
      <w:r w:rsidR="009517BE">
        <w:t>if you want to spin up the concentration of unconstrained, medium-to-long-lived species.</w:t>
      </w:r>
      <w:r w:rsidR="005370C3">
        <w:t xml:space="preserve"> Only useful if </w:t>
      </w:r>
      <w:r w:rsidR="005370C3" w:rsidRPr="00381D5E">
        <w:rPr>
          <w:b/>
        </w:rPr>
        <w:t>LinkSteps = 1</w:t>
      </w:r>
      <w:r w:rsidR="00381D5E">
        <w:t xml:space="preserve"> (e.g. for a diel cycle at a ground site).</w:t>
      </w:r>
    </w:p>
    <w:p w14:paraId="68545D86" w14:textId="77777777" w:rsidR="00370C0A" w:rsidRDefault="00370C0A" w:rsidP="00624459">
      <w:pPr>
        <w:pStyle w:val="NoSpacing"/>
        <w:tabs>
          <w:tab w:val="left" w:pos="1620"/>
        </w:tabs>
        <w:spacing w:after="240"/>
        <w:ind w:left="1800" w:hanging="1800"/>
      </w:pPr>
      <w:r w:rsidRPr="003E78C3">
        <w:rPr>
          <w:b/>
        </w:rPr>
        <w:t xml:space="preserve">Verbose: </w:t>
      </w:r>
      <w:r w:rsidRPr="00D61120">
        <w:t xml:space="preserve">       </w:t>
      </w:r>
      <w:r>
        <w:tab/>
        <w:t>F</w:t>
      </w:r>
      <w:r w:rsidRPr="00D61120">
        <w:t>lag for displaying verbose model</w:t>
      </w:r>
      <w:r>
        <w:t xml:space="preserve"> </w:t>
      </w:r>
      <w:r w:rsidR="00381D5E">
        <w:t>execution information</w:t>
      </w:r>
      <w:r>
        <w:t xml:space="preserve"> in command window, includi</w:t>
      </w:r>
      <w:r w:rsidR="00381D5E">
        <w:t>ng progress and run times (0,</w:t>
      </w:r>
      <w:r>
        <w:t>1</w:t>
      </w:r>
      <w:r w:rsidR="00381D5E">
        <w:t>,2, or 3</w:t>
      </w:r>
      <w:r>
        <w:t>, default = 0)</w:t>
      </w:r>
      <w:r w:rsidRPr="00D61120">
        <w:t>.</w:t>
      </w:r>
    </w:p>
    <w:p w14:paraId="0794DD49" w14:textId="77777777" w:rsidR="00370C0A" w:rsidRPr="00D61120" w:rsidRDefault="00370C0A" w:rsidP="00624459">
      <w:pPr>
        <w:pStyle w:val="NoSpacing"/>
        <w:tabs>
          <w:tab w:val="left" w:pos="1620"/>
        </w:tabs>
        <w:spacing w:after="240"/>
        <w:ind w:left="1800" w:hanging="1800"/>
      </w:pPr>
      <w:r w:rsidRPr="003E78C3">
        <w:rPr>
          <w:b/>
        </w:rPr>
        <w:t>EndPointsOnly:</w:t>
      </w:r>
      <w:r w:rsidRPr="00D61120">
        <w:t xml:space="preserve">  </w:t>
      </w:r>
      <w:r>
        <w:tab/>
        <w:t>F</w:t>
      </w:r>
      <w:r w:rsidRPr="00D61120">
        <w:t xml:space="preserve">lag for whether to output </w:t>
      </w:r>
      <w:r>
        <w:t>concentrations for entire</w:t>
      </w:r>
      <w:r w:rsidRPr="00D61120">
        <w:t xml:space="preserve"> model </w:t>
      </w:r>
      <w:r>
        <w:t>step integration</w:t>
      </w:r>
      <w:r w:rsidR="00C975D0">
        <w:t xml:space="preserve"> period</w:t>
      </w:r>
      <w:r>
        <w:t xml:space="preserve"> (0, default</w:t>
      </w:r>
      <w:r w:rsidRPr="00D61120">
        <w:t xml:space="preserve">) or </w:t>
      </w:r>
      <w:r>
        <w:t>last point of each step</w:t>
      </w:r>
      <w:r w:rsidRPr="00D61120">
        <w:t xml:space="preserve"> only (1).</w:t>
      </w:r>
    </w:p>
    <w:p w14:paraId="74F9F9CE" w14:textId="77777777" w:rsidR="006A18FD" w:rsidRDefault="006A18FD" w:rsidP="00624459">
      <w:pPr>
        <w:pStyle w:val="NoSpacing"/>
        <w:tabs>
          <w:tab w:val="left" w:pos="1620"/>
        </w:tabs>
        <w:spacing w:after="240"/>
        <w:ind w:left="1800" w:hanging="1800"/>
      </w:pPr>
      <w:r w:rsidRPr="003E78C3">
        <w:rPr>
          <w:b/>
        </w:rPr>
        <w:t>TimeStamp:</w:t>
      </w:r>
      <w:r w:rsidRPr="00D61120">
        <w:t xml:space="preserve">      </w:t>
      </w:r>
      <w:r>
        <w:tab/>
      </w:r>
      <w:r w:rsidR="00282ABA">
        <w:t>V</w:t>
      </w:r>
      <w:r w:rsidRPr="00D61120">
        <w:t xml:space="preserve">ector of times for initial conditions. This will overwrite the model </w:t>
      </w:r>
      <w:r w:rsidR="00C975D0">
        <w:t xml:space="preserve">output </w:t>
      </w:r>
      <w:r w:rsidRPr="00D61120">
        <w:t>variable</w:t>
      </w:r>
      <w:r>
        <w:t xml:space="preserve"> </w:t>
      </w:r>
      <w:r w:rsidR="00282ABA" w:rsidRPr="00C975D0">
        <w:rPr>
          <w:b/>
        </w:rPr>
        <w:t>Time</w:t>
      </w:r>
      <w:r w:rsidR="00282ABA">
        <w:t>.</w:t>
      </w:r>
      <w:r w:rsidR="00A10B3F">
        <w:t xml:space="preserve"> </w:t>
      </w:r>
      <w:r w:rsidR="009517BE">
        <w:t>U</w:t>
      </w:r>
      <w:r w:rsidR="00A10B3F">
        <w:t>seful if you are modeling a time series of observations and want the same time base for both model and observations.</w:t>
      </w:r>
    </w:p>
    <w:p w14:paraId="34F14E32" w14:textId="77777777" w:rsidR="00D1489A" w:rsidRDefault="00370C0A" w:rsidP="00FD3E47">
      <w:pPr>
        <w:pStyle w:val="NoSpacing"/>
        <w:tabs>
          <w:tab w:val="left" w:pos="1620"/>
        </w:tabs>
        <w:ind w:left="1800" w:hanging="1800"/>
      </w:pPr>
      <w:r w:rsidRPr="003E78C3">
        <w:rPr>
          <w:b/>
        </w:rPr>
        <w:t>SavePath:</w:t>
      </w:r>
      <w:r w:rsidRPr="00D61120">
        <w:t xml:space="preserve">       </w:t>
      </w:r>
      <w:r>
        <w:tab/>
        <w:t>Path for saving output</w:t>
      </w:r>
      <w:r w:rsidRPr="00D61120">
        <w:t xml:space="preserve">. </w:t>
      </w:r>
      <w:r w:rsidR="00C559ED">
        <w:t>Multiple</w:t>
      </w:r>
      <w:r w:rsidR="00D1489A">
        <w:t xml:space="preserve"> options here:</w:t>
      </w:r>
    </w:p>
    <w:p w14:paraId="28519F78" w14:textId="77777777" w:rsidR="00D1489A" w:rsidRDefault="00D1489A" w:rsidP="00C559ED">
      <w:pPr>
        <w:pStyle w:val="NoSpacing"/>
        <w:numPr>
          <w:ilvl w:val="0"/>
          <w:numId w:val="13"/>
        </w:numPr>
        <w:tabs>
          <w:tab w:val="left" w:pos="1620"/>
        </w:tabs>
        <w:ind w:left="2160"/>
      </w:pPr>
      <w:r>
        <w:t>A full path</w:t>
      </w:r>
      <w:r w:rsidR="00532197">
        <w:t xml:space="preserve"> including extension</w:t>
      </w:r>
      <w:r>
        <w:t xml:space="preserve">, e.g </w:t>
      </w:r>
      <w:r w:rsidR="00532197">
        <w:t>‘</w:t>
      </w:r>
      <w:r>
        <w:t>C:\CoolScience\</w:t>
      </w:r>
      <w:r w:rsidR="00532197">
        <w:t>MyResults</w:t>
      </w:r>
      <w:r>
        <w:t>.mat</w:t>
      </w:r>
      <w:r w:rsidR="00532197">
        <w:t>’.</w:t>
      </w:r>
    </w:p>
    <w:p w14:paraId="5E5F871F" w14:textId="77777777" w:rsidR="00532197" w:rsidRDefault="00D1489A" w:rsidP="00C559ED">
      <w:pPr>
        <w:pStyle w:val="NoSpacing"/>
        <w:numPr>
          <w:ilvl w:val="0"/>
          <w:numId w:val="13"/>
        </w:numPr>
        <w:tabs>
          <w:tab w:val="left" w:pos="1620"/>
        </w:tabs>
        <w:ind w:left="2160"/>
      </w:pPr>
      <w:r>
        <w:t xml:space="preserve">A directory, e.g. </w:t>
      </w:r>
      <w:r w:rsidR="00532197">
        <w:t>‘</w:t>
      </w:r>
      <w:r>
        <w:t>C:\CoolScience\</w:t>
      </w:r>
      <w:r w:rsidR="00532197">
        <w:t>’</w:t>
      </w:r>
      <w:r>
        <w:t xml:space="preserve">. </w:t>
      </w:r>
      <w:r w:rsidR="00532197">
        <w:t>A</w:t>
      </w:r>
      <w:r w:rsidR="00370C0A" w:rsidRPr="00D61120">
        <w:t xml:space="preserve"> </w:t>
      </w:r>
      <w:r w:rsidR="00532197">
        <w:t>dated directory will be created in the directory (format Y</w:t>
      </w:r>
      <w:r w:rsidR="00851E1D">
        <w:t>YY</w:t>
      </w:r>
      <w:r w:rsidR="00532197">
        <w:t xml:space="preserve">YMMDD). A </w:t>
      </w:r>
      <w:r w:rsidR="00370C0A" w:rsidRPr="00D61120">
        <w:t xml:space="preserve">save file will </w:t>
      </w:r>
      <w:r w:rsidR="00532197">
        <w:t xml:space="preserve">be created in this directory with a name of </w:t>
      </w:r>
      <w:r w:rsidR="00370C0A">
        <w:t>Y</w:t>
      </w:r>
      <w:r w:rsidR="00851E1D">
        <w:t>YY</w:t>
      </w:r>
      <w:r w:rsidR="00370C0A">
        <w:t>YMMDD</w:t>
      </w:r>
      <w:r w:rsidR="00370C0A" w:rsidRPr="00D61120">
        <w:t>_#</w:t>
      </w:r>
      <w:r w:rsidR="00532197">
        <w:t>#</w:t>
      </w:r>
      <w:r w:rsidR="00370C0A" w:rsidRPr="00D61120">
        <w:t>.mat</w:t>
      </w:r>
      <w:r w:rsidR="00532197">
        <w:t>, where ## is</w:t>
      </w:r>
      <w:r>
        <w:t xml:space="preserve"> </w:t>
      </w:r>
      <w:r w:rsidR="00532197">
        <w:t>incremented (starting at 01).</w:t>
      </w:r>
    </w:p>
    <w:p w14:paraId="11CFA9E0" w14:textId="77777777" w:rsidR="00532197" w:rsidRDefault="00532197" w:rsidP="00C559ED">
      <w:pPr>
        <w:pStyle w:val="NoSpacing"/>
        <w:numPr>
          <w:ilvl w:val="0"/>
          <w:numId w:val="13"/>
        </w:numPr>
        <w:tabs>
          <w:tab w:val="left" w:pos="1620"/>
        </w:tabs>
        <w:ind w:left="2160"/>
      </w:pPr>
      <w:r>
        <w:t>A filename, e.g. ‘MyResults.mat’. O</w:t>
      </w:r>
      <w:r w:rsidR="00370C0A">
        <w:t xml:space="preserve">utput is saved with </w:t>
      </w:r>
      <w:r>
        <w:t>this</w:t>
      </w:r>
      <w:r w:rsidR="00370C0A">
        <w:t xml:space="preserve"> filename in the </w:t>
      </w:r>
      <w:r w:rsidR="003D3014">
        <w:t>\</w:t>
      </w:r>
      <w:r w:rsidR="00C975D0">
        <w:t>R</w:t>
      </w:r>
      <w:r w:rsidR="00370C0A">
        <w:t xml:space="preserve">uns\ directory. </w:t>
      </w:r>
    </w:p>
    <w:p w14:paraId="66B4A248" w14:textId="77777777" w:rsidR="00370C0A" w:rsidRDefault="00370C0A" w:rsidP="00C559ED">
      <w:pPr>
        <w:pStyle w:val="NoSpacing"/>
        <w:numPr>
          <w:ilvl w:val="0"/>
          <w:numId w:val="13"/>
        </w:numPr>
        <w:tabs>
          <w:tab w:val="left" w:pos="1620"/>
        </w:tabs>
        <w:ind w:left="2160"/>
      </w:pPr>
      <w:r>
        <w:t xml:space="preserve">If </w:t>
      </w:r>
      <w:r w:rsidR="00532197">
        <w:t>left empty or unspecified, the</w:t>
      </w:r>
      <w:r w:rsidR="003D3014">
        <w:t xml:space="preserve"> default save path is </w:t>
      </w:r>
      <w:r w:rsidR="00532197">
        <w:t>\Runs\Y</w:t>
      </w:r>
      <w:r w:rsidR="00851E1D">
        <w:t>YY</w:t>
      </w:r>
      <w:r w:rsidR="00532197">
        <w:t>YMMDD\Y</w:t>
      </w:r>
      <w:r w:rsidR="00851E1D">
        <w:t>YY</w:t>
      </w:r>
      <w:r w:rsidR="00532197">
        <w:t>YMMDD_##.mat.</w:t>
      </w:r>
    </w:p>
    <w:p w14:paraId="54F21414" w14:textId="7ABDC0DA" w:rsidR="00282ABA" w:rsidRDefault="00532197" w:rsidP="00050757">
      <w:pPr>
        <w:pStyle w:val="NoSpacing"/>
        <w:numPr>
          <w:ilvl w:val="0"/>
          <w:numId w:val="13"/>
        </w:numPr>
        <w:tabs>
          <w:tab w:val="left" w:pos="1620"/>
        </w:tabs>
        <w:ind w:left="2160"/>
      </w:pPr>
      <w:r>
        <w:t>Set to “DoNotSave” to not save output.</w:t>
      </w:r>
      <w:r w:rsidR="005427B5">
        <w:t xml:space="preserve"> Obviously.</w:t>
      </w:r>
    </w:p>
    <w:p w14:paraId="5C9C7057" w14:textId="77777777" w:rsidR="00050757" w:rsidRPr="00050757" w:rsidRDefault="00050757" w:rsidP="00050757">
      <w:pPr>
        <w:pStyle w:val="NoSpacing"/>
        <w:tabs>
          <w:tab w:val="left" w:pos="1620"/>
        </w:tabs>
      </w:pPr>
    </w:p>
    <w:p w14:paraId="24F4B768" w14:textId="77777777" w:rsidR="00DC18BE" w:rsidRPr="00647933" w:rsidRDefault="00DC18BE" w:rsidP="00DC18BE">
      <w:pPr>
        <w:pStyle w:val="NoSpacing"/>
        <w:tabs>
          <w:tab w:val="left" w:pos="1620"/>
        </w:tabs>
        <w:ind w:left="1800" w:hanging="1800"/>
      </w:pPr>
      <w:r w:rsidRPr="00647933">
        <w:rPr>
          <w:b/>
        </w:rPr>
        <w:t>GoParallel:</w:t>
      </w:r>
      <w:r w:rsidRPr="00647933">
        <w:rPr>
          <w:b/>
        </w:rPr>
        <w:tab/>
      </w:r>
      <w:r w:rsidRPr="00647933">
        <w:t>Flag for executing model steps in parallel (0 or 1, default = 0). This will only work if the following conditions are met:</w:t>
      </w:r>
    </w:p>
    <w:p w14:paraId="5B2CE646" w14:textId="77777777" w:rsidR="00DC18BE" w:rsidRPr="00647933" w:rsidRDefault="00DC18BE" w:rsidP="00DC18BE">
      <w:pPr>
        <w:pStyle w:val="NoSpacing"/>
        <w:tabs>
          <w:tab w:val="left" w:pos="1710"/>
        </w:tabs>
        <w:ind w:left="1710"/>
      </w:pPr>
      <w:r w:rsidRPr="00647933">
        <w:tab/>
        <w:t>1) You must have the parallel computing toolbox.</w:t>
      </w:r>
    </w:p>
    <w:p w14:paraId="648AEEEF" w14:textId="77777777" w:rsidR="00DC18BE" w:rsidRPr="00647933" w:rsidRDefault="00DC18BE" w:rsidP="00DC18BE">
      <w:pPr>
        <w:pStyle w:val="NoSpacing"/>
        <w:tabs>
          <w:tab w:val="left" w:pos="1710"/>
        </w:tabs>
        <w:ind w:left="1710"/>
        <w:rPr>
          <w:b/>
        </w:rPr>
      </w:pPr>
      <w:r w:rsidRPr="00647933">
        <w:tab/>
        <w:t xml:space="preserve">2) Each step must be independent, i.e. </w:t>
      </w:r>
      <w:r w:rsidRPr="00647933">
        <w:rPr>
          <w:b/>
        </w:rPr>
        <w:t>LinkSteps = 0.</w:t>
      </w:r>
    </w:p>
    <w:p w14:paraId="40FD290E" w14:textId="225585B4" w:rsidR="00DC18BE" w:rsidRDefault="00DC18BE" w:rsidP="00DC18BE">
      <w:pPr>
        <w:pStyle w:val="NoSpacing"/>
        <w:tabs>
          <w:tab w:val="left" w:pos="1620"/>
        </w:tabs>
        <w:ind w:left="1800" w:hanging="1800"/>
      </w:pPr>
      <w:r w:rsidRPr="00647933">
        <w:rPr>
          <w:b/>
        </w:rPr>
        <w:tab/>
      </w:r>
      <w:r w:rsidR="006F48A3" w:rsidRPr="00647933">
        <w:t>T</w:t>
      </w:r>
      <w:r w:rsidRPr="00647933">
        <w:t xml:space="preserve">his option can significantly speed up execution for setups with many steps (e.g. SS simulation of a flight mission or sweeping large parameter spaces). By default the model will use the number of workers specified by your local cluster profile, but users can change this behavior (e.g. use a remote cluster) by modifying the </w:t>
      </w:r>
      <w:r w:rsidR="00647933">
        <w:t>parpool call</w:t>
      </w:r>
      <w:r w:rsidRPr="00647933">
        <w:t xml:space="preserve"> in F0AM_ModelCore</w:t>
      </w:r>
      <w:r w:rsidR="006F48A3" w:rsidRPr="00647933">
        <w:t xml:space="preserve">. </w:t>
      </w:r>
      <w:r w:rsidRPr="00647933">
        <w:t>Refer to parfor documentation for more information.</w:t>
      </w:r>
    </w:p>
    <w:p w14:paraId="45F705E2" w14:textId="77777777" w:rsidR="00050757" w:rsidRDefault="00050757" w:rsidP="00DC18BE">
      <w:pPr>
        <w:pStyle w:val="NoSpacing"/>
        <w:tabs>
          <w:tab w:val="left" w:pos="1620"/>
        </w:tabs>
        <w:ind w:left="1800" w:hanging="1800"/>
      </w:pPr>
    </w:p>
    <w:p w14:paraId="4B1CDCF2" w14:textId="79DAC29A" w:rsidR="005C55FD" w:rsidRPr="00090A06" w:rsidRDefault="00050757" w:rsidP="00050757">
      <w:pPr>
        <w:pStyle w:val="NoSpacing"/>
        <w:tabs>
          <w:tab w:val="left" w:pos="1530"/>
        </w:tabs>
        <w:spacing w:after="240"/>
        <w:ind w:left="1800" w:hanging="1800"/>
      </w:pPr>
      <w:r>
        <w:rPr>
          <w:b/>
        </w:rPr>
        <w:t xml:space="preserve">DeclareVictory: </w:t>
      </w:r>
      <w:r>
        <w:rPr>
          <w:b/>
        </w:rPr>
        <w:tab/>
      </w:r>
      <w:r>
        <w:t>Set it to 1 and see what happens. Make sure your speakers are on. Useful for difficult modeling problems.</w:t>
      </w:r>
      <w:r w:rsidR="005C55FD">
        <w:br w:type="page"/>
      </w:r>
    </w:p>
    <w:p w14:paraId="2D55081B" w14:textId="77777777" w:rsidR="00772886" w:rsidRDefault="00772886" w:rsidP="00853B9F">
      <w:pPr>
        <w:pStyle w:val="Heading1"/>
      </w:pPr>
      <w:bookmarkStart w:id="28" w:name="_Toc535572827"/>
      <w:r>
        <w:lastRenderedPageBreak/>
        <w:t>8. SOLAR CYCLE PARAMETERS</w:t>
      </w:r>
      <w:bookmarkEnd w:id="28"/>
    </w:p>
    <w:p w14:paraId="47BE98D0" w14:textId="4862BEAB" w:rsidR="00412BC2" w:rsidRDefault="00624459" w:rsidP="00624459">
      <w:r>
        <w:rPr>
          <w:b/>
        </w:rPr>
        <w:t xml:space="preserve">SolarParam </w:t>
      </w:r>
      <w:r>
        <w:t>is a structure containing information needed to run the model in a “solar cycle” mode</w:t>
      </w:r>
      <w:r w:rsidR="009D0040">
        <w:t xml:space="preserve">. In this configuration, the model will allow SZA, and thus photolysis frequencies, to evolve </w:t>
      </w:r>
      <w:r w:rsidR="00EF0CE3">
        <w:t xml:space="preserve">in “real time” </w:t>
      </w:r>
      <w:r w:rsidR="009D0040">
        <w:t>over the course of a model step</w:t>
      </w:r>
      <w:r w:rsidR="00673528">
        <w:t xml:space="preserve"> (basically by taking mini-steps and updating SZA)</w:t>
      </w:r>
      <w:r w:rsidR="009D0040">
        <w:t xml:space="preserve">. This type of setup is typically employed for steady-state simulations along a flight transect. </w:t>
      </w:r>
      <w:r w:rsidR="009D0040" w:rsidRPr="00EF0CE3">
        <w:rPr>
          <w:b/>
        </w:rPr>
        <w:t>SolarParam</w:t>
      </w:r>
      <w:r w:rsidR="009D0040">
        <w:t xml:space="preserve"> is an optional input for calling the model, but if it is used then all fields are required.</w:t>
      </w:r>
      <w:r w:rsidR="00EF0CE3">
        <w:t xml:space="preserve"> The first four fields should have the same length as the number of inputs in </w:t>
      </w:r>
      <w:r w:rsidR="00EF0CE3" w:rsidRPr="00EF0CE3">
        <w:rPr>
          <w:b/>
        </w:rPr>
        <w:t>Met</w:t>
      </w:r>
      <w:r w:rsidR="00EF0CE3">
        <w:t xml:space="preserve"> and </w:t>
      </w:r>
      <w:r w:rsidR="00EF0CE3" w:rsidRPr="00EF0CE3">
        <w:rPr>
          <w:b/>
        </w:rPr>
        <w:t>InitConc</w:t>
      </w:r>
      <w:r w:rsidR="00EF0CE3">
        <w:t>.</w:t>
      </w:r>
    </w:p>
    <w:p w14:paraId="75F94FE8" w14:textId="49C63DF5" w:rsidR="00624459" w:rsidRDefault="00624459" w:rsidP="0035518B">
      <w:pPr>
        <w:pStyle w:val="NoSpacing"/>
      </w:pPr>
      <w:r w:rsidRPr="00624459">
        <w:rPr>
          <w:b/>
        </w:rPr>
        <w:t>lat:</w:t>
      </w:r>
      <w:r>
        <w:t xml:space="preserve">        </w:t>
      </w:r>
      <w:r>
        <w:tab/>
      </w:r>
      <w:r w:rsidR="0005408C">
        <w:tab/>
      </w:r>
      <w:r w:rsidR="00FD3E47">
        <w:t>L</w:t>
      </w:r>
      <w:r>
        <w:t>atitude, degrees</w:t>
      </w:r>
      <w:r w:rsidR="00FD3E47">
        <w:t xml:space="preserve"> (-90 to 90)</w:t>
      </w:r>
      <w:r>
        <w:t>. N</w:t>
      </w:r>
      <w:r w:rsidR="00FD3E47">
        <w:t>orth</w:t>
      </w:r>
      <w:r w:rsidR="00EF0CE3">
        <w:t xml:space="preserve"> of the equator</w:t>
      </w:r>
      <w:r>
        <w:t xml:space="preserve"> is positive.</w:t>
      </w:r>
    </w:p>
    <w:p w14:paraId="787B6A25" w14:textId="390CF7EF" w:rsidR="00624459" w:rsidRDefault="00624459" w:rsidP="0035518B">
      <w:pPr>
        <w:pStyle w:val="NoSpacing"/>
      </w:pPr>
      <w:r w:rsidRPr="00624459">
        <w:rPr>
          <w:b/>
        </w:rPr>
        <w:t>lon:</w:t>
      </w:r>
      <w:r>
        <w:t xml:space="preserve">        </w:t>
      </w:r>
      <w:r>
        <w:tab/>
      </w:r>
      <w:r w:rsidR="00FD3E47">
        <w:t>L</w:t>
      </w:r>
      <w:r>
        <w:t>ongitude, degrees</w:t>
      </w:r>
      <w:r w:rsidR="00FD3E47">
        <w:t xml:space="preserve"> (-180 to 180)</w:t>
      </w:r>
      <w:r>
        <w:t>. E</w:t>
      </w:r>
      <w:r w:rsidR="00FD3E47">
        <w:t>ast</w:t>
      </w:r>
      <w:r w:rsidR="00EF0CE3">
        <w:t xml:space="preserve"> of the meridian</w:t>
      </w:r>
      <w:r>
        <w:t xml:space="preserve"> is positive.</w:t>
      </w:r>
    </w:p>
    <w:p w14:paraId="31A3F8D1" w14:textId="77777777" w:rsidR="00624459" w:rsidRDefault="00624459" w:rsidP="0035518B">
      <w:pPr>
        <w:pStyle w:val="NoSpacing"/>
      </w:pPr>
      <w:r w:rsidRPr="00624459">
        <w:rPr>
          <w:b/>
        </w:rPr>
        <w:t>alt:</w:t>
      </w:r>
      <w:r>
        <w:t xml:space="preserve">        </w:t>
      </w:r>
      <w:r>
        <w:tab/>
      </w:r>
      <w:r>
        <w:tab/>
      </w:r>
      <w:r w:rsidR="00FD3E47">
        <w:t>A</w:t>
      </w:r>
      <w:r>
        <w:t>ltitude, m</w:t>
      </w:r>
      <w:r w:rsidR="00FD3E47">
        <w:t>eters</w:t>
      </w:r>
      <w:r>
        <w:t xml:space="preserve"> above sea level.</w:t>
      </w:r>
    </w:p>
    <w:p w14:paraId="6A7FDC1E" w14:textId="77777777" w:rsidR="0037737B" w:rsidRDefault="00624459" w:rsidP="0035518B">
      <w:pPr>
        <w:pStyle w:val="NoSpacing"/>
      </w:pPr>
      <w:r w:rsidRPr="00624459">
        <w:rPr>
          <w:b/>
        </w:rPr>
        <w:t>startTime:</w:t>
      </w:r>
      <w:r>
        <w:t xml:space="preserve">  </w:t>
      </w:r>
      <w:r>
        <w:tab/>
        <w:t xml:space="preserve">6-column matrix of start times in </w:t>
      </w:r>
      <w:r w:rsidR="00EF0CE3">
        <w:t>Universal time (</w:t>
      </w:r>
      <w:r>
        <w:t>UTC</w:t>
      </w:r>
      <w:r w:rsidR="00EF0CE3">
        <w:t xml:space="preserve">). </w:t>
      </w:r>
    </w:p>
    <w:p w14:paraId="791DAF63" w14:textId="77777777" w:rsidR="0037737B" w:rsidRDefault="00EF0CE3" w:rsidP="0037737B">
      <w:pPr>
        <w:pStyle w:val="NoSpacing"/>
        <w:ind w:left="720" w:firstLine="720"/>
      </w:pPr>
      <w:r>
        <w:t>C</w:t>
      </w:r>
      <w:r w:rsidR="00624459">
        <w:t>olumns are [year month day hour min sec]</w:t>
      </w:r>
      <w:r>
        <w:t xml:space="preserve">. </w:t>
      </w:r>
    </w:p>
    <w:p w14:paraId="7A8D28A3" w14:textId="35939090" w:rsidR="00624459" w:rsidRDefault="00EF0CE3" w:rsidP="0037737B">
      <w:pPr>
        <w:pStyle w:val="NoSpacing"/>
        <w:ind w:left="720" w:firstLine="720"/>
      </w:pPr>
      <w:r>
        <w:t>This format is the same as MATLAB’s “date vector” format.</w:t>
      </w:r>
    </w:p>
    <w:p w14:paraId="0809F508" w14:textId="13440490" w:rsidR="00C45A52" w:rsidRDefault="00624459" w:rsidP="0035518B">
      <w:pPr>
        <w:pStyle w:val="NoSpacing"/>
      </w:pPr>
      <w:r w:rsidRPr="00624459">
        <w:rPr>
          <w:b/>
        </w:rPr>
        <w:t>nDays:</w:t>
      </w:r>
      <w:r>
        <w:t xml:space="preserve">      </w:t>
      </w:r>
      <w:r>
        <w:tab/>
      </w:r>
      <w:r w:rsidR="000816DB">
        <w:t>Integer n</w:t>
      </w:r>
      <w:r>
        <w:t>umber of days to loop through solar cycle.</w:t>
      </w:r>
    </w:p>
    <w:p w14:paraId="336FC72E" w14:textId="3A1C8DE2" w:rsidR="00C45A52" w:rsidRPr="00624459" w:rsidRDefault="00C45A52" w:rsidP="00C45A52">
      <w:pPr>
        <w:pStyle w:val="NoSpacing"/>
        <w:ind w:left="1440" w:hanging="1440"/>
      </w:pPr>
      <w:bookmarkStart w:id="29" w:name="_GoBack"/>
      <w:bookmarkEnd w:id="29"/>
      <w:r w:rsidRPr="00AA2CAC">
        <w:rPr>
          <w:b/>
          <w:highlight w:val="yellow"/>
        </w:rPr>
        <w:t>resetConcDaily</w:t>
      </w:r>
      <w:r w:rsidRPr="00AA2CAC">
        <w:rPr>
          <w:highlight w:val="yellow"/>
        </w:rPr>
        <w:t>: A flag  (0 or 1) specifying that all species in InitConc will be reset to their initial values at the start of each day of a solar cycle run.</w:t>
      </w:r>
    </w:p>
    <w:p w14:paraId="4D70B958" w14:textId="77777777" w:rsidR="00EB37D3" w:rsidRDefault="00EB37D3">
      <w:pPr>
        <w:spacing w:after="0" w:line="240" w:lineRule="auto"/>
      </w:pPr>
    </w:p>
    <w:p w14:paraId="78834506" w14:textId="77777777" w:rsidR="00673528" w:rsidRDefault="00EB37D3" w:rsidP="0037737B">
      <w:r>
        <w:t xml:space="preserve">Note that the </w:t>
      </w:r>
      <w:r w:rsidRPr="00EB37D3">
        <w:rPr>
          <w:b/>
        </w:rPr>
        <w:t>ModelOptions.EndPointsOnly</w:t>
      </w:r>
      <w:r>
        <w:t xml:space="preserve"> input has special behavior in the case of a s</w:t>
      </w:r>
      <w:r w:rsidR="00673528">
        <w:t>olar cycle run:</w:t>
      </w:r>
    </w:p>
    <w:p w14:paraId="5EFBF223" w14:textId="61DFCA5F" w:rsidR="00673528" w:rsidRDefault="00673528" w:rsidP="0037737B">
      <w:pPr>
        <w:ind w:firstLine="720"/>
      </w:pPr>
      <w:r w:rsidRPr="00673528">
        <w:rPr>
          <w:b/>
        </w:rPr>
        <w:t>ModelOptions.EndPointsOnly</w:t>
      </w:r>
      <w:r w:rsidR="0037737B">
        <w:rPr>
          <w:b/>
        </w:rPr>
        <w:t xml:space="preserve"> </w:t>
      </w:r>
      <w:r w:rsidRPr="00673528">
        <w:rPr>
          <w:b/>
        </w:rPr>
        <w:t>=</w:t>
      </w:r>
      <w:r w:rsidR="0037737B">
        <w:rPr>
          <w:b/>
        </w:rPr>
        <w:t xml:space="preserve"> </w:t>
      </w:r>
      <w:r w:rsidR="00DE2F60">
        <w:rPr>
          <w:b/>
        </w:rPr>
        <w:t>1</w:t>
      </w:r>
      <w:r>
        <w:t>: output last point at end of step.</w:t>
      </w:r>
    </w:p>
    <w:p w14:paraId="02850568" w14:textId="235ED15D" w:rsidR="00DE2F60" w:rsidRDefault="00673528" w:rsidP="0037737B">
      <w:pPr>
        <w:ind w:left="720"/>
      </w:pPr>
      <w:r w:rsidRPr="00673528">
        <w:rPr>
          <w:b/>
        </w:rPr>
        <w:t>ModelOptions.EndPointsOnly</w:t>
      </w:r>
      <w:r w:rsidR="0037737B">
        <w:rPr>
          <w:b/>
        </w:rPr>
        <w:t xml:space="preserve"> </w:t>
      </w:r>
      <w:r w:rsidRPr="00673528">
        <w:rPr>
          <w:b/>
        </w:rPr>
        <w:t>=</w:t>
      </w:r>
      <w:r w:rsidR="0037737B">
        <w:rPr>
          <w:b/>
        </w:rPr>
        <w:t xml:space="preserve"> </w:t>
      </w:r>
      <w:r w:rsidR="00DE2F60">
        <w:rPr>
          <w:b/>
        </w:rPr>
        <w:t>0</w:t>
      </w:r>
      <w:r>
        <w:t xml:space="preserve">: output end points at intervals of </w:t>
      </w:r>
      <w:r w:rsidRPr="00673528">
        <w:rPr>
          <w:b/>
        </w:rPr>
        <w:t>ModelOptions.IntTime</w:t>
      </w:r>
      <w:r>
        <w:t xml:space="preserve"> (e.g. at the end of each min-step) along the model step.</w:t>
      </w:r>
      <w:r w:rsidR="00DE2F60">
        <w:t xml:space="preserve"> In other words, output the whole diurnal cycle</w:t>
      </w:r>
      <w:r w:rsidR="000816DB">
        <w:t>(s)</w:t>
      </w:r>
      <w:r w:rsidR="00DE2F60">
        <w:t>.</w:t>
      </w:r>
    </w:p>
    <w:p w14:paraId="442D0E58" w14:textId="77777777" w:rsidR="00DE2F60" w:rsidRDefault="00DE2F60" w:rsidP="0037737B"/>
    <w:p w14:paraId="0F8C1C38" w14:textId="77777777" w:rsidR="00772886" w:rsidRPr="00673528" w:rsidRDefault="00772886" w:rsidP="0037737B">
      <w:r>
        <w:br w:type="page"/>
      </w:r>
    </w:p>
    <w:p w14:paraId="0D233716" w14:textId="77777777" w:rsidR="000F6406" w:rsidRDefault="00772886" w:rsidP="00853B9F">
      <w:pPr>
        <w:pStyle w:val="Heading1"/>
      </w:pPr>
      <w:bookmarkStart w:id="30" w:name="_9._MODEL_OUTPUT"/>
      <w:bookmarkStart w:id="31" w:name="_Toc535572828"/>
      <w:bookmarkEnd w:id="30"/>
      <w:r>
        <w:lastRenderedPageBreak/>
        <w:t>9</w:t>
      </w:r>
      <w:r w:rsidR="000F6406">
        <w:t>. MODEL OUTPUT</w:t>
      </w:r>
      <w:bookmarkEnd w:id="31"/>
    </w:p>
    <w:p w14:paraId="32425C3C" w14:textId="4826D4B3" w:rsidR="00EB7B97" w:rsidRPr="00067E8B" w:rsidRDefault="00D538B5" w:rsidP="00067E8B">
      <w:r>
        <w:t>Model</w:t>
      </w:r>
      <w:r w:rsidR="00853B9F">
        <w:t xml:space="preserve"> output </w:t>
      </w:r>
      <w:r>
        <w:t xml:space="preserve">is </w:t>
      </w:r>
      <w:r w:rsidR="00853B9F">
        <w:t>a structure</w:t>
      </w:r>
      <w:r w:rsidR="004E0B80">
        <w:t xml:space="preserve"> </w:t>
      </w:r>
      <w:r w:rsidR="00853B9F">
        <w:t xml:space="preserve">that contains all of the relevant model parameters and results. </w:t>
      </w:r>
      <w:r w:rsidR="004E0B80">
        <w:t>This output is saved automatically</w:t>
      </w:r>
      <w:r>
        <w:t xml:space="preserve"> to a location that depends on the </w:t>
      </w:r>
      <w:r w:rsidRPr="00D538B5">
        <w:rPr>
          <w:b/>
        </w:rPr>
        <w:t>ModelOptions.SavePath</w:t>
      </w:r>
      <w:r>
        <w:t xml:space="preserve"> input</w:t>
      </w:r>
      <w:r w:rsidR="004628C1">
        <w:t>.</w:t>
      </w:r>
      <w:r w:rsidR="000668E4">
        <w:t xml:space="preserve"> </w:t>
      </w:r>
    </w:p>
    <w:tbl>
      <w:tblPr>
        <w:tblStyle w:val="TableClassic2"/>
        <w:tblW w:w="0" w:type="auto"/>
        <w:tblLook w:val="04A0" w:firstRow="1" w:lastRow="0" w:firstColumn="1" w:lastColumn="0" w:noHBand="0" w:noVBand="1"/>
      </w:tblPr>
      <w:tblGrid>
        <w:gridCol w:w="2125"/>
        <w:gridCol w:w="1853"/>
        <w:gridCol w:w="4360"/>
        <w:gridCol w:w="1238"/>
      </w:tblGrid>
      <w:tr w:rsidR="00EB7B97" w14:paraId="46C30203" w14:textId="77777777" w:rsidTr="007463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5" w:type="dxa"/>
          </w:tcPr>
          <w:p w14:paraId="36D9266A" w14:textId="77777777" w:rsidR="00EB7B97" w:rsidRDefault="00EB7B97">
            <w:pPr>
              <w:spacing w:after="0" w:line="240" w:lineRule="auto"/>
            </w:pPr>
            <w:r>
              <w:t>Name</w:t>
            </w:r>
          </w:p>
        </w:tc>
        <w:tc>
          <w:tcPr>
            <w:tcW w:w="1853" w:type="dxa"/>
          </w:tcPr>
          <w:p w14:paraId="43A38853"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Type</w:t>
            </w:r>
          </w:p>
        </w:tc>
        <w:tc>
          <w:tcPr>
            <w:tcW w:w="4360" w:type="dxa"/>
          </w:tcPr>
          <w:p w14:paraId="73B1AD7E"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escription</w:t>
            </w:r>
          </w:p>
        </w:tc>
        <w:tc>
          <w:tcPr>
            <w:tcW w:w="1238" w:type="dxa"/>
          </w:tcPr>
          <w:p w14:paraId="0259B6B5"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im</w:t>
            </w:r>
            <w:r w:rsidR="003D39C9">
              <w:t>ension</w:t>
            </w:r>
            <w:r w:rsidR="00A06606">
              <w:rPr>
                <w:vertAlign w:val="superscript"/>
              </w:rPr>
              <w:t>a</w:t>
            </w:r>
          </w:p>
        </w:tc>
      </w:tr>
      <w:tr w:rsidR="00EB7B97" w14:paraId="481835C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2311924" w14:textId="77777777" w:rsidR="00EB7B97" w:rsidRDefault="00EB7B97">
            <w:pPr>
              <w:spacing w:after="0" w:line="240" w:lineRule="auto"/>
            </w:pPr>
            <w:r>
              <w:t>Met</w:t>
            </w:r>
          </w:p>
        </w:tc>
        <w:tc>
          <w:tcPr>
            <w:tcW w:w="1853" w:type="dxa"/>
          </w:tcPr>
          <w:p w14:paraId="709E41B5" w14:textId="77777777" w:rsidR="00EB7B97" w:rsidRDefault="003F473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024BAF7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eteorological constraints</w:t>
            </w:r>
          </w:p>
        </w:tc>
        <w:tc>
          <w:tcPr>
            <w:tcW w:w="1238" w:type="dxa"/>
          </w:tcPr>
          <w:p w14:paraId="2C976C08"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47E7B8C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3D470C7" w14:textId="77777777" w:rsidR="007463EA" w:rsidRDefault="007463EA">
            <w:pPr>
              <w:spacing w:after="0" w:line="240" w:lineRule="auto"/>
            </w:pPr>
            <w:r>
              <w:t>Met.jcorr</w:t>
            </w:r>
          </w:p>
        </w:tc>
        <w:tc>
          <w:tcPr>
            <w:tcW w:w="1853" w:type="dxa"/>
          </w:tcPr>
          <w:p w14:paraId="67F77FCC"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EE987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Default J-value correction factor</w:t>
            </w:r>
          </w:p>
        </w:tc>
        <w:tc>
          <w:tcPr>
            <w:tcW w:w="1238" w:type="dxa"/>
          </w:tcPr>
          <w:p w14:paraId="085BE18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78E5AD92"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FA8A81A" w14:textId="77777777" w:rsidR="007463EA" w:rsidRDefault="007463EA">
            <w:pPr>
              <w:spacing w:after="0" w:line="240" w:lineRule="auto"/>
            </w:pPr>
            <w:r>
              <w:t>Met.jcorr_all</w:t>
            </w:r>
          </w:p>
        </w:tc>
        <w:tc>
          <w:tcPr>
            <w:tcW w:w="1853" w:type="dxa"/>
          </w:tcPr>
          <w:p w14:paraId="24459FF3"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Matrix</w:t>
            </w:r>
          </w:p>
        </w:tc>
        <w:tc>
          <w:tcPr>
            <w:tcW w:w="4360" w:type="dxa"/>
          </w:tcPr>
          <w:p w14:paraId="1E15F11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Correction factors for all J-values</w:t>
            </w:r>
          </w:p>
        </w:tc>
        <w:tc>
          <w:tcPr>
            <w:tcW w:w="1238" w:type="dxa"/>
          </w:tcPr>
          <w:p w14:paraId="4ACEC19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nJ</w:t>
            </w:r>
          </w:p>
        </w:tc>
      </w:tr>
      <w:tr w:rsidR="00EB7B97" w14:paraId="4D890D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E40B393" w14:textId="77777777" w:rsidR="00EB7B97" w:rsidRDefault="00EB7B97">
            <w:pPr>
              <w:spacing w:after="0" w:line="240" w:lineRule="auto"/>
            </w:pPr>
            <w:r>
              <w:t>InitConc</w:t>
            </w:r>
          </w:p>
        </w:tc>
        <w:tc>
          <w:tcPr>
            <w:tcW w:w="1853" w:type="dxa"/>
          </w:tcPr>
          <w:p w14:paraId="3335D9DB"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3F37D07" w14:textId="77777777" w:rsidR="00EB7B97"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itial/constraint concentrations (ppb)</w:t>
            </w:r>
          </w:p>
        </w:tc>
        <w:tc>
          <w:tcPr>
            <w:tcW w:w="1238" w:type="dxa"/>
          </w:tcPr>
          <w:p w14:paraId="1F10408C"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EB7B97" w14:paraId="18C7CA3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DE65478" w14:textId="77777777" w:rsidR="00EB7B97" w:rsidRDefault="00EB7B97" w:rsidP="00C23D7D">
            <w:pPr>
              <w:spacing w:after="0" w:line="240" w:lineRule="auto"/>
            </w:pPr>
            <w:r>
              <w:t>BkgdConc</w:t>
            </w:r>
          </w:p>
        </w:tc>
        <w:tc>
          <w:tcPr>
            <w:tcW w:w="1853" w:type="dxa"/>
          </w:tcPr>
          <w:p w14:paraId="2843505E"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96EF8A5"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Background concentration</w:t>
            </w:r>
            <w:r w:rsidR="00BE5DBE">
              <w:t>s (ppb)</w:t>
            </w:r>
          </w:p>
        </w:tc>
        <w:tc>
          <w:tcPr>
            <w:tcW w:w="1238" w:type="dxa"/>
          </w:tcPr>
          <w:p w14:paraId="7145AB41" w14:textId="77777777" w:rsidR="00BE5DBE" w:rsidRDefault="0008060D" w:rsidP="00C23D7D">
            <w:pPr>
              <w:spacing w:after="0" w:line="240" w:lineRule="auto"/>
              <w:cnfStyle w:val="000000000000" w:firstRow="0" w:lastRow="0" w:firstColumn="0" w:lastColumn="0" w:oddVBand="0" w:evenVBand="0" w:oddHBand="0" w:evenHBand="0" w:firstRowFirstColumn="0" w:firstRowLastColumn="0" w:lastRowFirstColumn="0" w:lastRowLastColumn="0"/>
            </w:pPr>
            <w:r>
              <w:t>nI</w:t>
            </w:r>
            <w:r w:rsidR="00EB7B97">
              <w:t>p x 1</w:t>
            </w:r>
          </w:p>
        </w:tc>
      </w:tr>
      <w:tr w:rsidR="00EB7B97" w14:paraId="1F2AE51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3A62FBF" w14:textId="77777777" w:rsidR="00EB7B97" w:rsidRDefault="003F4732">
            <w:pPr>
              <w:spacing w:after="0" w:line="240" w:lineRule="auto"/>
            </w:pPr>
            <w:r>
              <w:t>ModelOptions</w:t>
            </w:r>
          </w:p>
        </w:tc>
        <w:tc>
          <w:tcPr>
            <w:tcW w:w="1853" w:type="dxa"/>
          </w:tcPr>
          <w:p w14:paraId="598284F5"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338B4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odel options</w:t>
            </w:r>
          </w:p>
        </w:tc>
        <w:tc>
          <w:tcPr>
            <w:tcW w:w="1238" w:type="dxa"/>
          </w:tcPr>
          <w:p w14:paraId="77735904" w14:textId="77777777" w:rsidR="00EB7B97"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08060D">
              <w:t>aries</w:t>
            </w:r>
          </w:p>
        </w:tc>
      </w:tr>
      <w:tr w:rsidR="00412BC2" w14:paraId="710DA9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BA28555" w14:textId="77777777" w:rsidR="00412BC2" w:rsidRDefault="00412BC2">
            <w:pPr>
              <w:spacing w:after="0" w:line="240" w:lineRule="auto"/>
            </w:pPr>
            <w:r>
              <w:t>SolarParam</w:t>
            </w:r>
          </w:p>
        </w:tc>
        <w:tc>
          <w:tcPr>
            <w:tcW w:w="1853" w:type="dxa"/>
          </w:tcPr>
          <w:p w14:paraId="34E1E4A6"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590D74D1"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olar cycle parameters</w:t>
            </w:r>
          </w:p>
        </w:tc>
        <w:tc>
          <w:tcPr>
            <w:tcW w:w="1238" w:type="dxa"/>
          </w:tcPr>
          <w:p w14:paraId="74475ED3"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7463EA" w14:paraId="45A5190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3B05DD" w14:textId="77777777" w:rsidR="007463EA" w:rsidRDefault="007463EA">
            <w:pPr>
              <w:spacing w:after="0" w:line="240" w:lineRule="auto"/>
            </w:pPr>
            <w:r>
              <w:t>SolarParam.SZAcycle</w:t>
            </w:r>
          </w:p>
        </w:tc>
        <w:tc>
          <w:tcPr>
            <w:tcW w:w="1853" w:type="dxa"/>
          </w:tcPr>
          <w:p w14:paraId="575CC321"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B6ACA5" w14:textId="77777777" w:rsidR="007463EA" w:rsidRDefault="00EB37D3">
            <w:pPr>
              <w:spacing w:after="0" w:line="240" w:lineRule="auto"/>
              <w:cnfStyle w:val="000000000000" w:firstRow="0" w:lastRow="0" w:firstColumn="0" w:lastColumn="0" w:oddVBand="0" w:evenVBand="0" w:oddHBand="0" w:evenHBand="0" w:firstRowFirstColumn="0" w:firstRowLastColumn="0" w:lastRowFirstColumn="0" w:lastRowLastColumn="0"/>
            </w:pPr>
            <w:r>
              <w:t>SZA for each mini-step along all solar cycles</w:t>
            </w:r>
          </w:p>
        </w:tc>
        <w:tc>
          <w:tcPr>
            <w:tcW w:w="1238" w:type="dxa"/>
          </w:tcPr>
          <w:p w14:paraId="2709FFBF" w14:textId="77777777" w:rsidR="007463EA" w:rsidRDefault="000F4524">
            <w:pPr>
              <w:spacing w:after="0" w:line="240" w:lineRule="auto"/>
              <w:cnfStyle w:val="000000000000" w:firstRow="0" w:lastRow="0" w:firstColumn="0" w:lastColumn="0" w:oddVBand="0" w:evenVBand="0" w:oddHBand="0" w:evenHBand="0" w:firstRowFirstColumn="0" w:firstRowLastColumn="0" w:lastRowFirstColumn="0" w:lastRowLastColumn="0"/>
            </w:pPr>
            <w:r>
              <w:t>nSC x 1</w:t>
            </w:r>
          </w:p>
        </w:tc>
      </w:tr>
      <w:tr w:rsidR="003F4732" w14:paraId="583071B9"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9BD144D" w14:textId="77777777" w:rsidR="003F4732" w:rsidRDefault="003F4732">
            <w:pPr>
              <w:spacing w:after="0" w:line="240" w:lineRule="auto"/>
            </w:pPr>
          </w:p>
        </w:tc>
        <w:tc>
          <w:tcPr>
            <w:tcW w:w="1853" w:type="dxa"/>
          </w:tcPr>
          <w:p w14:paraId="15C0BF1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1E70A004"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61B7832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3F4732" w14:paraId="49F6F95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5587A344" w14:textId="77777777" w:rsidR="003F4732" w:rsidRDefault="0008060D">
            <w:pPr>
              <w:spacing w:after="0" w:line="240" w:lineRule="auto"/>
            </w:pPr>
            <w:r>
              <w:t>Cnames</w:t>
            </w:r>
          </w:p>
        </w:tc>
        <w:tc>
          <w:tcPr>
            <w:tcW w:w="1853" w:type="dxa"/>
          </w:tcPr>
          <w:p w14:paraId="4F8F587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4941DB9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pecies names</w:t>
            </w:r>
          </w:p>
        </w:tc>
        <w:tc>
          <w:tcPr>
            <w:tcW w:w="1238" w:type="dxa"/>
          </w:tcPr>
          <w:p w14:paraId="7E92348D"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nSp x 1</w:t>
            </w:r>
          </w:p>
        </w:tc>
      </w:tr>
      <w:tr w:rsidR="003F4732" w14:paraId="210FA1B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C92D3E" w14:textId="77777777" w:rsidR="003F4732" w:rsidRDefault="0008060D">
            <w:pPr>
              <w:spacing w:after="0" w:line="240" w:lineRule="auto"/>
            </w:pPr>
            <w:r>
              <w:t>Conc</w:t>
            </w:r>
          </w:p>
        </w:tc>
        <w:tc>
          <w:tcPr>
            <w:tcW w:w="1853" w:type="dxa"/>
          </w:tcPr>
          <w:p w14:paraId="1AD96FC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2A2E1D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Modeled concentrations (ppb)</w:t>
            </w:r>
          </w:p>
        </w:tc>
        <w:tc>
          <w:tcPr>
            <w:tcW w:w="1238" w:type="dxa"/>
          </w:tcPr>
          <w:p w14:paraId="5DBFC5AF"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5F86046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FBBCCD5" w14:textId="77777777" w:rsidR="003F4732" w:rsidRDefault="00BE5DBE">
            <w:pPr>
              <w:spacing w:after="0" w:line="240" w:lineRule="auto"/>
            </w:pPr>
            <w:r>
              <w:t>Time</w:t>
            </w:r>
          </w:p>
        </w:tc>
        <w:tc>
          <w:tcPr>
            <w:tcW w:w="1853" w:type="dxa"/>
          </w:tcPr>
          <w:p w14:paraId="12AE020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3890FA72"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Model time (seconds, </w:t>
            </w:r>
            <w:r w:rsidR="00412BC2">
              <w:t>unless</w:t>
            </w:r>
            <w:r>
              <w:t xml:space="preserve"> overwritten by ModelOptions.TimeStamp)</w:t>
            </w:r>
          </w:p>
        </w:tc>
        <w:tc>
          <w:tcPr>
            <w:tcW w:w="1238" w:type="dxa"/>
          </w:tcPr>
          <w:p w14:paraId="2CE4C5D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1E5810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363813E" w14:textId="77777777" w:rsidR="003F4732" w:rsidRDefault="00BE5DBE">
            <w:pPr>
              <w:spacing w:after="0" w:line="240" w:lineRule="auto"/>
            </w:pPr>
            <w:r>
              <w:t>StepIndex</w:t>
            </w:r>
          </w:p>
        </w:tc>
        <w:tc>
          <w:tcPr>
            <w:tcW w:w="1853" w:type="dxa"/>
          </w:tcPr>
          <w:p w14:paraId="0B61E63E"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45CA8D46"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w:t>
            </w:r>
            <w:r w:rsidR="00412BC2">
              <w:t>for</w:t>
            </w:r>
            <w:r>
              <w:t xml:space="preserve"> model step</w:t>
            </w:r>
          </w:p>
        </w:tc>
        <w:tc>
          <w:tcPr>
            <w:tcW w:w="1238" w:type="dxa"/>
          </w:tcPr>
          <w:p w14:paraId="069A8B7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1418754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C934B0D" w14:textId="77777777" w:rsidR="003F4732" w:rsidRDefault="00BE5DBE">
            <w:pPr>
              <w:spacing w:after="0" w:line="240" w:lineRule="auto"/>
            </w:pPr>
            <w:r>
              <w:t>RepIndex</w:t>
            </w:r>
          </w:p>
        </w:tc>
        <w:tc>
          <w:tcPr>
            <w:tcW w:w="1853" w:type="dxa"/>
          </w:tcPr>
          <w:p w14:paraId="09B2E80D"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2F7CE249" w14:textId="39A6B77C" w:rsidR="003F4732" w:rsidRDefault="005306C1" w:rsidP="00412BC2">
            <w:pPr>
              <w:spacing w:after="0" w:line="240" w:lineRule="auto"/>
              <w:cnfStyle w:val="000000000000" w:firstRow="0" w:lastRow="0" w:firstColumn="0" w:lastColumn="0" w:oddVBand="0" w:evenVBand="0" w:oddHBand="0" w:evenHBand="0" w:firstRowFirstColumn="0" w:firstRowLastColumn="0" w:lastRowFirstColumn="0" w:lastRowLastColumn="0"/>
            </w:pPr>
            <w:r>
              <w:t>I</w:t>
            </w:r>
            <w:r w:rsidR="00A06606">
              <w:t xml:space="preserve">ndex </w:t>
            </w:r>
            <w:r w:rsidR="00412BC2">
              <w:t>for</w:t>
            </w:r>
            <w:r w:rsidR="00A06606">
              <w:t xml:space="preserve"> model repetition </w:t>
            </w:r>
            <w:r w:rsidR="00412BC2">
              <w:t>cycle</w:t>
            </w:r>
          </w:p>
        </w:tc>
        <w:tc>
          <w:tcPr>
            <w:tcW w:w="1238" w:type="dxa"/>
          </w:tcPr>
          <w:p w14:paraId="6501E0C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2750DF7"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958EA5C" w14:textId="77777777" w:rsidR="003F4732" w:rsidRDefault="00BE5DBE">
            <w:pPr>
              <w:spacing w:after="0" w:line="240" w:lineRule="auto"/>
            </w:pPr>
            <w:r>
              <w:t>iRO2</w:t>
            </w:r>
          </w:p>
        </w:tc>
        <w:tc>
          <w:tcPr>
            <w:tcW w:w="1853" w:type="dxa"/>
          </w:tcPr>
          <w:p w14:paraId="332387A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5186018" w14:textId="4A4A79C9" w:rsidR="003F4732" w:rsidRDefault="005306C1">
            <w:pPr>
              <w:spacing w:after="0" w:line="240" w:lineRule="auto"/>
              <w:cnfStyle w:val="000000000000" w:firstRow="0" w:lastRow="0" w:firstColumn="0" w:lastColumn="0" w:oddVBand="0" w:evenVBand="0" w:oddHBand="0" w:evenHBand="0" w:firstRowFirstColumn="0" w:firstRowLastColumn="0" w:lastRowFirstColumn="0" w:lastRowLastColumn="0"/>
            </w:pPr>
            <w:r>
              <w:t>I</w:t>
            </w:r>
            <w:r w:rsidR="00BE5DBE">
              <w:t>ndex for location of RO2 species</w:t>
            </w:r>
            <w:r w:rsidR="00412BC2">
              <w:t xml:space="preserve"> in Cnames</w:t>
            </w:r>
          </w:p>
        </w:tc>
        <w:tc>
          <w:tcPr>
            <w:tcW w:w="1238" w:type="dxa"/>
          </w:tcPr>
          <w:p w14:paraId="432B62AB" w14:textId="77777777" w:rsidR="003F4732"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BE5DBE">
              <w:t>aries</w:t>
            </w:r>
          </w:p>
        </w:tc>
      </w:tr>
      <w:tr w:rsidR="003F4732" w14:paraId="3C3FCFB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FA5A063" w14:textId="77777777" w:rsidR="003F4732" w:rsidRDefault="003F4732">
            <w:pPr>
              <w:spacing w:after="0" w:line="240" w:lineRule="auto"/>
            </w:pPr>
          </w:p>
        </w:tc>
        <w:tc>
          <w:tcPr>
            <w:tcW w:w="1853" w:type="dxa"/>
          </w:tcPr>
          <w:p w14:paraId="6006BFEB"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7DFD7EEC"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00FB1ACD"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264B54" w14:paraId="565B29C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7105D85" w14:textId="77777777" w:rsidR="00264B54" w:rsidRDefault="00264B54">
            <w:pPr>
              <w:spacing w:after="0" w:line="240" w:lineRule="auto"/>
            </w:pPr>
            <w:r>
              <w:t>Chem</w:t>
            </w:r>
          </w:p>
        </w:tc>
        <w:tc>
          <w:tcPr>
            <w:tcW w:w="1853" w:type="dxa"/>
          </w:tcPr>
          <w:p w14:paraId="49E0ABE8"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4B2FAF09"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Chemistry parameters</w:t>
            </w:r>
          </w:p>
        </w:tc>
        <w:tc>
          <w:tcPr>
            <w:tcW w:w="1238" w:type="dxa"/>
          </w:tcPr>
          <w:p w14:paraId="7F5AB83E"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3F4732" w14:paraId="3147941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25E3F2A" w14:textId="77777777" w:rsidR="003F4732" w:rsidRDefault="000668E4">
            <w:pPr>
              <w:spacing w:after="0" w:line="240" w:lineRule="auto"/>
            </w:pPr>
            <w:r>
              <w:t>Chem.</w:t>
            </w:r>
            <w:r w:rsidR="00BE5DBE">
              <w:t>ChemFiles</w:t>
            </w:r>
          </w:p>
        </w:tc>
        <w:tc>
          <w:tcPr>
            <w:tcW w:w="1853" w:type="dxa"/>
          </w:tcPr>
          <w:p w14:paraId="74A9E481"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34B0163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hemistry sub-mechanism names</w:t>
            </w:r>
          </w:p>
        </w:tc>
        <w:tc>
          <w:tcPr>
            <w:tcW w:w="1238" w:type="dxa"/>
          </w:tcPr>
          <w:p w14:paraId="624FFA7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14:paraId="0104019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085A45" w14:textId="77777777" w:rsidR="00264B54" w:rsidRDefault="00264B54" w:rsidP="00EB37D3">
            <w:pPr>
              <w:spacing w:after="0" w:line="240" w:lineRule="auto"/>
            </w:pPr>
            <w:r>
              <w:t>Chem.Rnames</w:t>
            </w:r>
          </w:p>
        </w:tc>
        <w:tc>
          <w:tcPr>
            <w:tcW w:w="1853" w:type="dxa"/>
          </w:tcPr>
          <w:p w14:paraId="357BD9D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6B60DF99"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names</w:t>
            </w:r>
          </w:p>
        </w:tc>
        <w:tc>
          <w:tcPr>
            <w:tcW w:w="1238" w:type="dxa"/>
          </w:tcPr>
          <w:p w14:paraId="7E6EF04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Rx x 1</w:t>
            </w:r>
          </w:p>
        </w:tc>
      </w:tr>
      <w:tr w:rsidR="00264B54" w14:paraId="3502605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1BE1A89" w14:textId="77777777" w:rsidR="00264B54" w:rsidRDefault="00264B54" w:rsidP="00EB37D3">
            <w:pPr>
              <w:spacing w:after="0" w:line="240" w:lineRule="auto"/>
            </w:pPr>
            <w:r>
              <w:t>Chem.Rates</w:t>
            </w:r>
          </w:p>
        </w:tc>
        <w:tc>
          <w:tcPr>
            <w:tcW w:w="1853" w:type="dxa"/>
          </w:tcPr>
          <w:p w14:paraId="450CA5FA"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148539C"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rates (ppb/s)</w:t>
            </w:r>
          </w:p>
        </w:tc>
        <w:tc>
          <w:tcPr>
            <w:tcW w:w="1238" w:type="dxa"/>
          </w:tcPr>
          <w:p w14:paraId="1EBC332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nRx</w:t>
            </w:r>
          </w:p>
        </w:tc>
      </w:tr>
      <w:tr w:rsidR="00264B54" w14:paraId="2D555E6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735C969" w14:textId="77777777" w:rsidR="00264B54" w:rsidRDefault="00264B54">
            <w:pPr>
              <w:spacing w:after="0" w:line="240" w:lineRule="auto"/>
            </w:pPr>
            <w:r>
              <w:t>Chem.f</w:t>
            </w:r>
          </w:p>
        </w:tc>
        <w:tc>
          <w:tcPr>
            <w:tcW w:w="1853" w:type="dxa"/>
          </w:tcPr>
          <w:p w14:paraId="257C8DA6"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parse Matrix</w:t>
            </w:r>
          </w:p>
        </w:tc>
        <w:tc>
          <w:tcPr>
            <w:tcW w:w="4360" w:type="dxa"/>
          </w:tcPr>
          <w:p w14:paraId="3652DE3D"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oichiometric coefficients</w:t>
            </w:r>
          </w:p>
        </w:tc>
        <w:tc>
          <w:tcPr>
            <w:tcW w:w="1238" w:type="dxa"/>
          </w:tcPr>
          <w:p w14:paraId="2424A832"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nSp</w:t>
            </w:r>
          </w:p>
        </w:tc>
      </w:tr>
      <w:tr w:rsidR="00264B54" w14:paraId="193114E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F147AC0" w14:textId="77777777" w:rsidR="00264B54" w:rsidRDefault="00264B54">
            <w:pPr>
              <w:spacing w:after="0" w:line="240" w:lineRule="auto"/>
            </w:pPr>
            <w:r>
              <w:t>Chem.iG</w:t>
            </w:r>
          </w:p>
        </w:tc>
        <w:tc>
          <w:tcPr>
            <w:tcW w:w="1853" w:type="dxa"/>
          </w:tcPr>
          <w:p w14:paraId="0FB5FAF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53694F5C"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eactants</w:t>
            </w:r>
          </w:p>
        </w:tc>
        <w:tc>
          <w:tcPr>
            <w:tcW w:w="1238" w:type="dxa"/>
          </w:tcPr>
          <w:p w14:paraId="0A166BC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2</w:t>
            </w:r>
          </w:p>
        </w:tc>
      </w:tr>
      <w:tr w:rsidR="00264B54" w14:paraId="7F3010E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AFB751A" w14:textId="77777777" w:rsidR="00264B54" w:rsidRDefault="00264B54">
            <w:pPr>
              <w:spacing w:after="0" w:line="240" w:lineRule="auto"/>
            </w:pPr>
            <w:r>
              <w:t>Chem.k</w:t>
            </w:r>
          </w:p>
        </w:tc>
        <w:tc>
          <w:tcPr>
            <w:tcW w:w="1853" w:type="dxa"/>
          </w:tcPr>
          <w:p w14:paraId="6BC82D1A"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977234C" w14:textId="77777777"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Reaction rate constants (1</w:t>
            </w:r>
            <w:r w:rsidRPr="00264B54">
              <w:rPr>
                <w:vertAlign w:val="superscript"/>
              </w:rPr>
              <w:t>st</w:t>
            </w:r>
            <w:r>
              <w:t xml:space="preserve">  order: s</w:t>
            </w:r>
            <w:r w:rsidRPr="00264B54">
              <w:rPr>
                <w:vertAlign w:val="superscript"/>
              </w:rPr>
              <w:t>-1</w:t>
            </w:r>
            <w:r>
              <w:t>;  2</w:t>
            </w:r>
            <w:r w:rsidRPr="00264B54">
              <w:rPr>
                <w:vertAlign w:val="superscript"/>
              </w:rPr>
              <w:t>nd</w:t>
            </w:r>
            <w:r>
              <w:t xml:space="preserve"> order: cm</w:t>
            </w:r>
            <w:r w:rsidRPr="000668E4">
              <w:rPr>
                <w:vertAlign w:val="superscript"/>
              </w:rPr>
              <w:t>3</w:t>
            </w:r>
            <w:r>
              <w:t xml:space="preserve"> molec</w:t>
            </w:r>
            <w:r w:rsidRPr="000668E4">
              <w:rPr>
                <w:vertAlign w:val="superscript"/>
              </w:rPr>
              <w:t>-1</w:t>
            </w:r>
            <w:r>
              <w:t xml:space="preserve"> s</w:t>
            </w:r>
            <w:r w:rsidRPr="000668E4">
              <w:rPr>
                <w:vertAlign w:val="superscript"/>
              </w:rPr>
              <w:t>-1</w:t>
            </w:r>
            <w:r>
              <w:t>).</w:t>
            </w:r>
          </w:p>
        </w:tc>
        <w:tc>
          <w:tcPr>
            <w:tcW w:w="1238" w:type="dxa"/>
          </w:tcPr>
          <w:p w14:paraId="6A920754"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Ip x nRx</w:t>
            </w:r>
          </w:p>
        </w:tc>
      </w:tr>
      <w:tr w:rsidR="00264B54" w14:paraId="3425AB8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2067E7B" w14:textId="77777777" w:rsidR="00264B54" w:rsidRDefault="00264B54">
            <w:pPr>
              <w:spacing w:after="0" w:line="240" w:lineRule="auto"/>
            </w:pPr>
            <w:r>
              <w:t>Chem.iHold</w:t>
            </w:r>
          </w:p>
        </w:tc>
        <w:tc>
          <w:tcPr>
            <w:tcW w:w="1853" w:type="dxa"/>
          </w:tcPr>
          <w:p w14:paraId="7E2F36FB"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45D3696" w14:textId="3BE15CAD" w:rsidR="00264B54" w:rsidRDefault="00067E8B" w:rsidP="00264B54">
            <w:pPr>
              <w:spacing w:after="0" w:line="240" w:lineRule="auto"/>
              <w:cnfStyle w:val="000000000000" w:firstRow="0" w:lastRow="0" w:firstColumn="0" w:lastColumn="0" w:oddVBand="0" w:evenVBand="0" w:oddHBand="0" w:evenHBand="0" w:firstRowFirstColumn="0" w:firstRowLastColumn="0" w:lastRowFirstColumn="0" w:lastRowLastColumn="0"/>
            </w:pPr>
            <w:r>
              <w:t>Index</w:t>
            </w:r>
            <w:r w:rsidR="00264B54">
              <w:t xml:space="preserve"> for species in Cnames held constant</w:t>
            </w:r>
          </w:p>
        </w:tc>
        <w:tc>
          <w:tcPr>
            <w:tcW w:w="1238" w:type="dxa"/>
          </w:tcPr>
          <w:p w14:paraId="37041EFD" w14:textId="239DF62A" w:rsidR="00C45A52"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C45A52" w14:paraId="593F923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CD4625" w14:textId="7F76B107" w:rsidR="00C45A52" w:rsidRPr="00AA2CAC" w:rsidRDefault="00C45A52">
            <w:pPr>
              <w:spacing w:after="0" w:line="240" w:lineRule="auto"/>
              <w:rPr>
                <w:highlight w:val="yellow"/>
              </w:rPr>
            </w:pPr>
            <w:r w:rsidRPr="00AA2CAC">
              <w:rPr>
                <w:highlight w:val="yellow"/>
              </w:rPr>
              <w:t>Chem.iInit</w:t>
            </w:r>
          </w:p>
        </w:tc>
        <w:tc>
          <w:tcPr>
            <w:tcW w:w="1853" w:type="dxa"/>
          </w:tcPr>
          <w:p w14:paraId="4208B802" w14:textId="1727813A" w:rsidR="00C45A52" w:rsidRPr="00AA2CAC" w:rsidRDefault="00C45A52">
            <w:pPr>
              <w:spacing w:after="0" w:line="240" w:lineRule="auto"/>
              <w:cnfStyle w:val="000000000000" w:firstRow="0" w:lastRow="0" w:firstColumn="0" w:lastColumn="0" w:oddVBand="0" w:evenVBand="0" w:oddHBand="0" w:evenHBand="0" w:firstRowFirstColumn="0" w:firstRowLastColumn="0" w:lastRowFirstColumn="0" w:lastRowLastColumn="0"/>
              <w:rPr>
                <w:highlight w:val="yellow"/>
              </w:rPr>
            </w:pPr>
            <w:r w:rsidRPr="00AA2CAC">
              <w:rPr>
                <w:highlight w:val="yellow"/>
              </w:rPr>
              <w:t>Numerical Array</w:t>
            </w:r>
          </w:p>
        </w:tc>
        <w:tc>
          <w:tcPr>
            <w:tcW w:w="4360" w:type="dxa"/>
          </w:tcPr>
          <w:p w14:paraId="6387F1E7" w14:textId="408FAE0B" w:rsidR="00C45A52" w:rsidRPr="00AA2CAC" w:rsidRDefault="00C45A52" w:rsidP="00264B54">
            <w:pPr>
              <w:spacing w:after="0" w:line="240" w:lineRule="auto"/>
              <w:cnfStyle w:val="000000000000" w:firstRow="0" w:lastRow="0" w:firstColumn="0" w:lastColumn="0" w:oddVBand="0" w:evenVBand="0" w:oddHBand="0" w:evenHBand="0" w:firstRowFirstColumn="0" w:firstRowLastColumn="0" w:lastRowFirstColumn="0" w:lastRowLastColumn="0"/>
              <w:rPr>
                <w:highlight w:val="yellow"/>
              </w:rPr>
            </w:pPr>
            <w:r w:rsidRPr="00AA2CAC">
              <w:rPr>
                <w:highlight w:val="yellow"/>
              </w:rPr>
              <w:t>Index for initialized species</w:t>
            </w:r>
          </w:p>
        </w:tc>
        <w:tc>
          <w:tcPr>
            <w:tcW w:w="1238" w:type="dxa"/>
          </w:tcPr>
          <w:p w14:paraId="71580833" w14:textId="777C21C4" w:rsidR="00C45A52" w:rsidRPr="00AA2CAC" w:rsidRDefault="00C45A52">
            <w:pPr>
              <w:spacing w:after="0" w:line="240" w:lineRule="auto"/>
              <w:cnfStyle w:val="000000000000" w:firstRow="0" w:lastRow="0" w:firstColumn="0" w:lastColumn="0" w:oddVBand="0" w:evenVBand="0" w:oddHBand="0" w:evenHBand="0" w:firstRowFirstColumn="0" w:firstRowLastColumn="0" w:lastRowFirstColumn="0" w:lastRowLastColumn="0"/>
              <w:rPr>
                <w:highlight w:val="yellow"/>
              </w:rPr>
            </w:pPr>
            <w:r w:rsidRPr="00AA2CAC">
              <w:rPr>
                <w:highlight w:val="yellow"/>
              </w:rPr>
              <w:t>Varies</w:t>
            </w:r>
          </w:p>
        </w:tc>
      </w:tr>
      <w:tr w:rsidR="00264B54" w14:paraId="36F9619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432F952" w14:textId="77777777" w:rsidR="00264B54" w:rsidRDefault="00264B54" w:rsidP="00EB37D3">
            <w:pPr>
              <w:spacing w:after="0" w:line="240" w:lineRule="auto"/>
            </w:pPr>
            <w:r>
              <w:t>Chem.DilRates</w:t>
            </w:r>
          </w:p>
        </w:tc>
        <w:tc>
          <w:tcPr>
            <w:tcW w:w="1853" w:type="dxa"/>
          </w:tcPr>
          <w:p w14:paraId="52938200"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EF113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Dilution rates for each species (ppb/s)</w:t>
            </w:r>
          </w:p>
        </w:tc>
        <w:tc>
          <w:tcPr>
            <w:tcW w:w="1238" w:type="dxa"/>
          </w:tcPr>
          <w:p w14:paraId="1174554F"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4E2DBB" w14:paraId="20F383B0"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AE4C2B0" w14:textId="3257961E" w:rsidR="004E2DBB" w:rsidRDefault="004E2DBB" w:rsidP="00EB37D3">
            <w:pPr>
              <w:spacing w:after="0" w:line="240" w:lineRule="auto"/>
            </w:pPr>
            <w:r>
              <w:t>Chem.Family</w:t>
            </w:r>
          </w:p>
        </w:tc>
        <w:tc>
          <w:tcPr>
            <w:tcW w:w="1853" w:type="dxa"/>
          </w:tcPr>
          <w:p w14:paraId="750DA6F6" w14:textId="65BB80C4"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7CB2115" w14:textId="7ECD3DA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Information on chemical families</w:t>
            </w:r>
            <w:r w:rsidR="002B59F1">
              <w:t>, including member names, indices, and scaling values.</w:t>
            </w:r>
          </w:p>
        </w:tc>
        <w:tc>
          <w:tcPr>
            <w:tcW w:w="1238" w:type="dxa"/>
          </w:tcPr>
          <w:p w14:paraId="36C0E3E4" w14:textId="23B48B3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067E8B" w14:paraId="6E0547E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0E03D7B" w14:textId="25A5F450" w:rsidR="00067E8B" w:rsidRDefault="00067E8B" w:rsidP="00EB37D3">
            <w:pPr>
              <w:spacing w:after="0" w:line="240" w:lineRule="auto"/>
            </w:pPr>
            <w:r>
              <w:t>Chem.iLF</w:t>
            </w:r>
          </w:p>
        </w:tc>
        <w:tc>
          <w:tcPr>
            <w:tcW w:w="1853" w:type="dxa"/>
          </w:tcPr>
          <w:p w14:paraId="75A3618F" w14:textId="23E05900"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7E2AEE7" w14:textId="58A48863"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imiting reagent” reactions</w:t>
            </w:r>
          </w:p>
        </w:tc>
        <w:tc>
          <w:tcPr>
            <w:tcW w:w="1238" w:type="dxa"/>
          </w:tcPr>
          <w:p w14:paraId="6E5C8272" w14:textId="390B1C7A"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B501FB" w14:paraId="226CBFBB"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CA35D28" w14:textId="77777777" w:rsidR="00B501FB" w:rsidRDefault="00B501FB" w:rsidP="00EB37D3">
            <w:pPr>
              <w:spacing w:after="0" w:line="240" w:lineRule="auto"/>
            </w:pPr>
          </w:p>
        </w:tc>
        <w:tc>
          <w:tcPr>
            <w:tcW w:w="1853" w:type="dxa"/>
          </w:tcPr>
          <w:p w14:paraId="3239A35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683B47D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453F249F"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r>
    </w:tbl>
    <w:p w14:paraId="18217F93" w14:textId="77777777" w:rsidR="00160C28" w:rsidRDefault="00160C28" w:rsidP="000668E4">
      <w:pPr>
        <w:spacing w:after="0" w:line="240" w:lineRule="auto"/>
        <w:rPr>
          <w:vertAlign w:val="superscript"/>
        </w:rPr>
      </w:pPr>
    </w:p>
    <w:p w14:paraId="5827FA33" w14:textId="77777777" w:rsidR="00090A06" w:rsidRDefault="00A06606" w:rsidP="000668E4">
      <w:pPr>
        <w:spacing w:after="0" w:line="240" w:lineRule="auto"/>
      </w:pPr>
      <w:r w:rsidRPr="00A06606">
        <w:rPr>
          <w:vertAlign w:val="superscript"/>
        </w:rPr>
        <w:t>a</w:t>
      </w:r>
      <w:r w:rsidR="00090A06">
        <w:t>nSp = number  of species</w:t>
      </w:r>
    </w:p>
    <w:p w14:paraId="10B66187" w14:textId="77777777" w:rsidR="00090A06" w:rsidRDefault="00090A06" w:rsidP="000668E4">
      <w:pPr>
        <w:spacing w:after="0" w:line="240" w:lineRule="auto"/>
      </w:pPr>
      <w:r>
        <w:t>nRx = number of reactions</w:t>
      </w:r>
    </w:p>
    <w:p w14:paraId="3FC83A34" w14:textId="77777777" w:rsidR="00090A06" w:rsidRDefault="00090A06" w:rsidP="000668E4">
      <w:pPr>
        <w:spacing w:after="0" w:line="240" w:lineRule="auto"/>
      </w:pPr>
      <w:r>
        <w:t>nOp = number of output points</w:t>
      </w:r>
    </w:p>
    <w:p w14:paraId="7F6DC5A3" w14:textId="77777777" w:rsidR="000668E4" w:rsidRPr="0020641F" w:rsidRDefault="000668E4" w:rsidP="000668E4">
      <w:pPr>
        <w:spacing w:after="0" w:line="240" w:lineRule="auto"/>
      </w:pPr>
      <w:r>
        <w:t>nIp = number of input constraints</w:t>
      </w:r>
    </w:p>
    <w:p w14:paraId="3143FBDF" w14:textId="77777777" w:rsidR="000F4524" w:rsidRDefault="007463EA">
      <w:pPr>
        <w:spacing w:after="0" w:line="240" w:lineRule="auto"/>
      </w:pPr>
      <w:r>
        <w:t>nJ = number of J-values</w:t>
      </w:r>
    </w:p>
    <w:p w14:paraId="18226505" w14:textId="77777777" w:rsidR="005C55FD" w:rsidRDefault="000F4524">
      <w:pPr>
        <w:spacing w:after="0" w:line="240" w:lineRule="auto"/>
        <w:rPr>
          <w:rFonts w:ascii="Cambria" w:eastAsia="Times New Roman" w:hAnsi="Cambria"/>
          <w:b/>
          <w:bCs/>
          <w:color w:val="365F91"/>
          <w:sz w:val="28"/>
          <w:szCs w:val="28"/>
        </w:rPr>
      </w:pPr>
      <w:r>
        <w:t>nSC = number of solar cycle mini-steps (nIp*SolarParam.nDays*ModelOptions.IntTime/(86400 sec/day))</w:t>
      </w:r>
      <w:r w:rsidR="005C55FD">
        <w:br w:type="page"/>
      </w:r>
    </w:p>
    <w:p w14:paraId="7A8A1D78" w14:textId="77777777" w:rsidR="005C0FC4" w:rsidRPr="00EF285B" w:rsidRDefault="000F6406" w:rsidP="00FA0869">
      <w:pPr>
        <w:pStyle w:val="Heading1"/>
      </w:pPr>
      <w:bookmarkStart w:id="32" w:name="_Toc535572829"/>
      <w:r>
        <w:lastRenderedPageBreak/>
        <w:t>9. TOOLS</w:t>
      </w:r>
      <w:bookmarkEnd w:id="32"/>
    </w:p>
    <w:p w14:paraId="1F998EB0" w14:textId="77777777" w:rsidR="005C0FC4" w:rsidRDefault="005C0FC4" w:rsidP="0005148D">
      <w:pPr>
        <w:jc w:val="both"/>
      </w:pPr>
      <w:r>
        <w:t xml:space="preserve">The </w:t>
      </w:r>
      <w:r w:rsidR="00864BF6">
        <w:t>\</w:t>
      </w:r>
      <w:r w:rsidR="00F34605">
        <w:t>T</w:t>
      </w:r>
      <w:r>
        <w:t>ools</w:t>
      </w:r>
      <w:r w:rsidR="00864BF6">
        <w:t>\</w:t>
      </w:r>
      <w:r w:rsidR="00DA275B">
        <w:t xml:space="preserve"> folder contains </w:t>
      </w:r>
      <w:r>
        <w:t xml:space="preserve">functions that are useful for </w:t>
      </w:r>
      <w:r w:rsidR="00864BF6">
        <w:t>manipulating</w:t>
      </w:r>
      <w:r>
        <w:t xml:space="preserve"> </w:t>
      </w:r>
      <w:r w:rsidR="00DA275B">
        <w:t>input and output</w:t>
      </w:r>
      <w:r w:rsidR="00864BF6">
        <w:t>. For more info on these, see the help sections at the top of each function.</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6074A6" w14:paraId="09AFF83E" w14:textId="77777777" w:rsidTr="003432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6103C6C9" w14:textId="77777777" w:rsidR="006074A6" w:rsidRDefault="006074A6" w:rsidP="00343268">
            <w:pPr>
              <w:spacing w:after="0"/>
            </w:pPr>
            <w:r>
              <w:t>Function</w:t>
            </w:r>
          </w:p>
        </w:tc>
        <w:tc>
          <w:tcPr>
            <w:tcW w:w="7668" w:type="dxa"/>
            <w:tcBorders>
              <w:bottom w:val="none" w:sz="0" w:space="0" w:color="auto"/>
            </w:tcBorders>
            <w:vAlign w:val="center"/>
          </w:tcPr>
          <w:p w14:paraId="68EDE67B" w14:textId="77777777" w:rsidR="006074A6" w:rsidRDefault="006074A6" w:rsidP="00343268">
            <w:pPr>
              <w:spacing w:after="0"/>
              <w:cnfStyle w:val="100000000000" w:firstRow="1" w:lastRow="0" w:firstColumn="0" w:lastColumn="0" w:oddVBand="0" w:evenVBand="0" w:oddHBand="0" w:evenHBand="0" w:firstRowFirstColumn="0" w:firstRowLastColumn="0" w:lastRowFirstColumn="0" w:lastRowLastColumn="0"/>
            </w:pPr>
            <w:r>
              <w:t>Description</w:t>
            </w:r>
          </w:p>
        </w:tc>
      </w:tr>
      <w:tr w:rsidR="006074A6" w14:paraId="4ACC1776" w14:textId="77777777" w:rsidTr="00DA275B">
        <w:trPr>
          <w:trHeight w:val="1232"/>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3ED32A28" w14:textId="77777777" w:rsidR="006074A6" w:rsidRDefault="006074A6" w:rsidP="00DA275B">
            <w:pPr>
              <w:spacing w:after="0"/>
            </w:pPr>
            <w:r>
              <w:t>breakout</w:t>
            </w:r>
          </w:p>
        </w:tc>
        <w:tc>
          <w:tcPr>
            <w:tcW w:w="7668" w:type="dxa"/>
            <w:vAlign w:val="center"/>
          </w:tcPr>
          <w:p w14:paraId="46050CE2"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from a cell array/matrix pair of names/values to a structure of individual variables. Each column in the matrix is assumed to correspond to a variable name. If no output argument is assigned, variables will be written to the caller workspace.</w:t>
            </w:r>
          </w:p>
        </w:tc>
      </w:tr>
      <w:tr w:rsidR="006074A6" w14:paraId="1263A0D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2ACF026" w14:textId="77777777" w:rsidR="006074A6" w:rsidRDefault="006074A6" w:rsidP="00DA275B">
            <w:pPr>
              <w:spacing w:after="0"/>
            </w:pPr>
            <w:r>
              <w:t>breakin</w:t>
            </w:r>
          </w:p>
        </w:tc>
        <w:tc>
          <w:tcPr>
            <w:tcW w:w="7668" w:type="dxa"/>
            <w:vAlign w:val="center"/>
          </w:tcPr>
          <w:p w14:paraId="0F8592F6"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Converts from a structure of variables (such as the </w:t>
            </w:r>
            <w:r w:rsidRPr="00C57ADA">
              <w:rPr>
                <w:b/>
              </w:rPr>
              <w:t>InitConc</w:t>
            </w:r>
            <w:r>
              <w:t xml:space="preserve"> output) to a cell array/matrix pair that contains the names and values of each variable. In the matrix, each column is a variable.</w:t>
            </w:r>
          </w:p>
        </w:tc>
      </w:tr>
      <w:tr w:rsidR="006074A6" w14:paraId="4AF9120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31E17CC" w14:textId="77777777" w:rsidR="006074A6" w:rsidRDefault="006074A6" w:rsidP="00DA275B">
            <w:pPr>
              <w:spacing w:after="0"/>
            </w:pPr>
            <w:r>
              <w:t>ConvertHumidity</w:t>
            </w:r>
          </w:p>
        </w:tc>
        <w:tc>
          <w:tcPr>
            <w:tcW w:w="7668" w:type="dxa"/>
            <w:vAlign w:val="center"/>
          </w:tcPr>
          <w:p w14:paraId="0483AFB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between various units for water vapor content.</w:t>
            </w:r>
          </w:p>
        </w:tc>
      </w:tr>
      <w:tr w:rsidR="004C2E34" w14:paraId="6E10B3B2"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35EE90" w14:textId="77777777" w:rsidR="004C2E34" w:rsidRDefault="004C2E34" w:rsidP="00DA275B">
            <w:pPr>
              <w:spacing w:after="0"/>
            </w:pPr>
            <w:r>
              <w:t>DataCleaner</w:t>
            </w:r>
          </w:p>
        </w:tc>
        <w:tc>
          <w:tcPr>
            <w:tcW w:w="7668" w:type="dxa"/>
            <w:vAlign w:val="center"/>
          </w:tcPr>
          <w:p w14:paraId="400DD77D" w14:textId="77777777" w:rsidR="004C2E34" w:rsidRDefault="004C2E34" w:rsidP="004C2E34">
            <w:pPr>
              <w:spacing w:after="0"/>
              <w:cnfStyle w:val="000000000000" w:firstRow="0" w:lastRow="0" w:firstColumn="0" w:lastColumn="0" w:oddVBand="0" w:evenVBand="0" w:oddHBand="0" w:evenHBand="0" w:firstRowFirstColumn="0" w:firstRowLastColumn="0" w:lastRowFirstColumn="0" w:lastRowLastColumn="0"/>
            </w:pPr>
            <w:r>
              <w:t>Perform various cleaning operations on a dataset to remove or replace NaNs and negatives. The output dataset should be appropriate for input into a box model.</w:t>
            </w:r>
          </w:p>
        </w:tc>
      </w:tr>
      <w:tr w:rsidR="006074A6" w14:paraId="62A9162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1CA92FA" w14:textId="77777777" w:rsidR="006074A6" w:rsidRDefault="00DA275B" w:rsidP="00DA275B">
            <w:pPr>
              <w:spacing w:after="0"/>
            </w:pPr>
            <w:r>
              <w:t>ExtractRates</w:t>
            </w:r>
          </w:p>
        </w:tc>
        <w:tc>
          <w:tcPr>
            <w:tcW w:w="7668" w:type="dxa"/>
            <w:vAlign w:val="center"/>
          </w:tcPr>
          <w:p w14:paraId="2375361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Isolate and sort all reaction rates for a chemical species.</w:t>
            </w:r>
          </w:p>
        </w:tc>
      </w:tr>
      <w:tr w:rsidR="006074A6" w14:paraId="29A2C59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BC4A5ED" w14:textId="77777777" w:rsidR="006074A6" w:rsidRDefault="00DA275B" w:rsidP="00DA275B">
            <w:pPr>
              <w:spacing w:after="0"/>
            </w:pPr>
            <w:r>
              <w:t>ExtractSpecies</w:t>
            </w:r>
          </w:p>
        </w:tc>
        <w:tc>
          <w:tcPr>
            <w:tcW w:w="7668" w:type="dxa"/>
            <w:vAlign w:val="center"/>
          </w:tcPr>
          <w:p w14:paraId="121E25F4"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Grab and sort a subset of chemical species concentrations. Input can be either a cell array of species names or an index (such as </w:t>
            </w:r>
            <w:r w:rsidRPr="00C57ADA">
              <w:rPr>
                <w:b/>
              </w:rPr>
              <w:t>iRO2</w:t>
            </w:r>
            <w:r>
              <w:t>).</w:t>
            </w:r>
          </w:p>
        </w:tc>
      </w:tr>
      <w:tr w:rsidR="006074A6" w14:paraId="492921CB"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6483751E" w14:textId="77777777" w:rsidR="006074A6" w:rsidRDefault="00DA275B" w:rsidP="00DA275B">
            <w:pPr>
              <w:spacing w:after="0"/>
            </w:pPr>
            <w:r>
              <w:t>IndexEQ</w:t>
            </w:r>
          </w:p>
        </w:tc>
        <w:tc>
          <w:tcPr>
            <w:tcW w:w="7668" w:type="dxa"/>
            <w:vAlign w:val="center"/>
          </w:tcPr>
          <w:p w14:paraId="2230E760"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reates a 2-column index specifying the location of all equilibrium reactions.</w:t>
            </w:r>
          </w:p>
        </w:tc>
      </w:tr>
      <w:tr w:rsidR="006074A6" w14:paraId="364A3A2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A02535E" w14:textId="77777777" w:rsidR="006074A6" w:rsidRDefault="00DA275B" w:rsidP="00DA275B">
            <w:pPr>
              <w:spacing w:after="0"/>
            </w:pPr>
            <w:r>
              <w:t>IndexNOy</w:t>
            </w:r>
          </w:p>
        </w:tc>
        <w:tc>
          <w:tcPr>
            <w:tcW w:w="7668" w:type="dxa"/>
            <w:vAlign w:val="center"/>
          </w:tcPr>
          <w:p w14:paraId="56452932" w14:textId="77777777" w:rsidR="006074A6" w:rsidRDefault="00DA275B" w:rsidP="00AB7DE8">
            <w:pPr>
              <w:spacing w:after="0"/>
              <w:cnfStyle w:val="000000000000" w:firstRow="0" w:lastRow="0" w:firstColumn="0" w:lastColumn="0" w:oddVBand="0" w:evenVBand="0" w:oddHBand="0" w:evenHBand="0" w:firstRowFirstColumn="0" w:firstRowLastColumn="0" w:lastRowFirstColumn="0" w:lastRowLastColumn="0"/>
            </w:pPr>
            <w:r>
              <w:t xml:space="preserve">Creates an index for all reactive </w:t>
            </w:r>
            <w:r w:rsidR="00AB7DE8">
              <w:t>N</w:t>
            </w:r>
            <w:r>
              <w:t xml:space="preserve"> species. M</w:t>
            </w:r>
            <w:r w:rsidR="00D77121">
              <w:t>eant for MCM</w:t>
            </w:r>
            <w:r>
              <w:t>; not perfect.</w:t>
            </w:r>
          </w:p>
        </w:tc>
      </w:tr>
      <w:tr w:rsidR="004B2294" w14:paraId="3BC84C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8A5E5F3" w14:textId="77777777" w:rsidR="004B2294" w:rsidRDefault="004B2294" w:rsidP="00DA275B">
            <w:pPr>
              <w:spacing w:after="0"/>
            </w:pPr>
            <w:r>
              <w:t>lifetime</w:t>
            </w:r>
          </w:p>
        </w:tc>
        <w:tc>
          <w:tcPr>
            <w:tcW w:w="7668" w:type="dxa"/>
            <w:vAlign w:val="center"/>
          </w:tcPr>
          <w:p w14:paraId="6F7377D0" w14:textId="77777777" w:rsidR="004B2294" w:rsidRDefault="004B2294" w:rsidP="00AB7DE8">
            <w:pPr>
              <w:spacing w:after="0"/>
              <w:cnfStyle w:val="000000000000" w:firstRow="0" w:lastRow="0" w:firstColumn="0" w:lastColumn="0" w:oddVBand="0" w:evenVBand="0" w:oddHBand="0" w:evenHBand="0" w:firstRowFirstColumn="0" w:firstRowLastColumn="0" w:lastRowFirstColumn="0" w:lastRowLastColumn="0"/>
            </w:pPr>
            <w:r>
              <w:t xml:space="preserve">Calculates </w:t>
            </w:r>
            <w:r w:rsidR="009E1AFA">
              <w:t xml:space="preserve">total </w:t>
            </w:r>
            <w:r>
              <w:t>chemical lifetime of a model species.</w:t>
            </w:r>
          </w:p>
        </w:tc>
      </w:tr>
      <w:tr w:rsidR="00DA275B" w14:paraId="5FA11B41"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E3B8BA5" w14:textId="77777777" w:rsidR="00DA275B" w:rsidRDefault="00DA275B" w:rsidP="00DA275B">
            <w:pPr>
              <w:spacing w:after="0"/>
            </w:pPr>
            <w:r>
              <w:t>NumberDensity</w:t>
            </w:r>
          </w:p>
        </w:tc>
        <w:tc>
          <w:tcPr>
            <w:tcW w:w="7668" w:type="dxa"/>
            <w:vAlign w:val="center"/>
          </w:tcPr>
          <w:p w14:paraId="1D68FC3B"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alculates atmospheric number density at a given temperature and pressure.</w:t>
            </w:r>
          </w:p>
        </w:tc>
      </w:tr>
      <w:tr w:rsidR="00DA275B" w14:paraId="1B8DE1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29F72D1" w14:textId="77777777" w:rsidR="00DA275B" w:rsidRDefault="00DA275B" w:rsidP="00DA275B">
            <w:pPr>
              <w:spacing w:after="0"/>
            </w:pPr>
            <w:r>
              <w:t>ReplaceNaN</w:t>
            </w:r>
          </w:p>
        </w:tc>
        <w:tc>
          <w:tcPr>
            <w:tcW w:w="7668" w:type="dxa"/>
            <w:vAlign w:val="center"/>
          </w:tcPr>
          <w:p w14:paraId="7A048C78"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Replace NaNs in a vector with linear interpolation of nearest non-NaN points.</w:t>
            </w:r>
          </w:p>
        </w:tc>
      </w:tr>
      <w:tr w:rsidR="00DA275B" w14:paraId="3778F1B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D208D79" w14:textId="77777777" w:rsidR="00DA275B" w:rsidRDefault="00DA275B" w:rsidP="00DA275B">
            <w:pPr>
              <w:spacing w:after="0"/>
            </w:pPr>
            <w:r>
              <w:t>Rparts</w:t>
            </w:r>
          </w:p>
        </w:tc>
        <w:tc>
          <w:tcPr>
            <w:tcW w:w="7668" w:type="dxa"/>
            <w:vAlign w:val="center"/>
          </w:tcPr>
          <w:p w14:paraId="54E02F07"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Takes a cell array of reaction names and breaks them apart into cell arrays of reactant and product names.</w:t>
            </w:r>
          </w:p>
        </w:tc>
      </w:tr>
      <w:tr w:rsidR="00DA275B" w14:paraId="41BCB5D5"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5DEC377" w14:textId="77777777" w:rsidR="00DA275B" w:rsidRDefault="00DA275B" w:rsidP="00DA275B">
            <w:pPr>
              <w:spacing w:after="0"/>
            </w:pPr>
            <w:r>
              <w:t>Run2Init</w:t>
            </w:r>
          </w:p>
        </w:tc>
        <w:tc>
          <w:tcPr>
            <w:tcW w:w="7668" w:type="dxa"/>
            <w:vAlign w:val="center"/>
          </w:tcPr>
          <w:p w14:paraId="3DFD83F9"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Generates model</w:t>
            </w:r>
            <w:r w:rsidRPr="00D416F7">
              <w:t xml:space="preserve"> initial conditions </w:t>
            </w:r>
            <w:r>
              <w:t>(Met and InitConc) from a subset of model results</w:t>
            </w:r>
            <w:r w:rsidRPr="00D416F7">
              <w:t>.</w:t>
            </w:r>
            <w:r>
              <w:t xml:space="preserve"> Useful if you want to use results from one run to initialize another run.</w:t>
            </w:r>
          </w:p>
        </w:tc>
      </w:tr>
      <w:tr w:rsidR="00DA275B" w14:paraId="7EE8730F"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7F988611" w14:textId="77777777" w:rsidR="00DA275B" w:rsidRDefault="00DA275B" w:rsidP="00DA275B">
            <w:pPr>
              <w:spacing w:after="0"/>
            </w:pPr>
            <w:r>
              <w:t>ScaleData</w:t>
            </w:r>
          </w:p>
        </w:tc>
        <w:tc>
          <w:tcPr>
            <w:tcW w:w="7668" w:type="dxa"/>
            <w:vAlign w:val="center"/>
          </w:tcPr>
          <w:p w14:paraId="195C2447" w14:textId="77777777" w:rsidR="00DA275B" w:rsidRDefault="00A0583D" w:rsidP="00DA275B">
            <w:pPr>
              <w:spacing w:after="0"/>
              <w:cnfStyle w:val="000000000000" w:firstRow="0" w:lastRow="0" w:firstColumn="0" w:lastColumn="0" w:oddVBand="0" w:evenVBand="0" w:oddHBand="0" w:evenHBand="0" w:firstRowFirstColumn="0" w:firstRowLastColumn="0" w:lastRowFirstColumn="0" w:lastRowLastColumn="0"/>
            </w:pPr>
            <w:r>
              <w:t>Applies a linear scaling to an array.</w:t>
            </w:r>
          </w:p>
        </w:tc>
      </w:tr>
      <w:tr w:rsidR="00DA275B" w14:paraId="616A90C6"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692FA4A" w14:textId="77777777" w:rsidR="00DA275B" w:rsidRDefault="00DA275B" w:rsidP="00DA275B">
            <w:pPr>
              <w:spacing w:after="0"/>
            </w:pPr>
            <w:r>
              <w:t>SplitRun</w:t>
            </w:r>
          </w:p>
        </w:tc>
        <w:tc>
          <w:tcPr>
            <w:tcW w:w="7668" w:type="dxa"/>
            <w:vAlign w:val="center"/>
          </w:tcPr>
          <w:p w14:paraId="3F98BBD4"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Splits a model output structure into a series of new structures containing results from individual steps or repetitions within the run.</w:t>
            </w:r>
            <w:r w:rsidR="00A0583D">
              <w:t xml:space="preserve"> Also includes the option for a user-specified custom index to split results.</w:t>
            </w:r>
          </w:p>
        </w:tc>
      </w:tr>
      <w:tr w:rsidR="00DA275B" w14:paraId="2C3650C9"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40F730" w14:textId="77777777" w:rsidR="00DA275B" w:rsidRDefault="00DA275B" w:rsidP="00DA275B">
            <w:pPr>
              <w:spacing w:after="0"/>
            </w:pPr>
            <w:r>
              <w:t>struct2var</w:t>
            </w:r>
          </w:p>
        </w:tc>
        <w:tc>
          <w:tcPr>
            <w:tcW w:w="7668" w:type="dxa"/>
            <w:vAlign w:val="center"/>
          </w:tcPr>
          <w:p w14:paraId="6757BE8F" w14:textId="77777777" w:rsidR="00DA275B" w:rsidRDefault="00DA275B" w:rsidP="004C2E34">
            <w:pPr>
              <w:spacing w:after="0"/>
              <w:cnfStyle w:val="000000000000" w:firstRow="0" w:lastRow="0" w:firstColumn="0" w:lastColumn="0" w:oddVBand="0" w:evenVBand="0" w:oddHBand="0" w:evenHBand="0" w:firstRowFirstColumn="0" w:firstRowLastColumn="0" w:lastRowFirstColumn="0" w:lastRowLastColumn="0"/>
            </w:pPr>
            <w:r>
              <w:t>Extracts fields from a structure and reassigns them as variables in caller workspace.</w:t>
            </w:r>
          </w:p>
        </w:tc>
      </w:tr>
      <w:tr w:rsidR="00DA275B" w14:paraId="396D18A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AC60AE2" w14:textId="77777777" w:rsidR="00DA275B" w:rsidRDefault="00DA275B" w:rsidP="00DA275B">
            <w:r>
              <w:t>sun_position</w:t>
            </w:r>
          </w:p>
        </w:tc>
        <w:tc>
          <w:tcPr>
            <w:tcW w:w="7668" w:type="dxa"/>
            <w:vAlign w:val="center"/>
          </w:tcPr>
          <w:p w14:paraId="5A9C4E1A" w14:textId="77777777" w:rsidR="00DA275B" w:rsidRDefault="00A0583D" w:rsidP="00C43F6A">
            <w:pPr>
              <w:spacing w:after="0"/>
              <w:cnfStyle w:val="000000000000" w:firstRow="0" w:lastRow="0" w:firstColumn="0" w:lastColumn="0" w:oddVBand="0" w:evenVBand="0" w:oddHBand="0" w:evenHBand="0" w:firstRowFirstColumn="0" w:firstRowLastColumn="0" w:lastRowFirstColumn="0" w:lastRowLastColumn="0"/>
            </w:pPr>
            <w:r>
              <w:t>Calculates solar zenith and azimuth angle for the Earth at any time/location.</w:t>
            </w:r>
          </w:p>
        </w:tc>
      </w:tr>
      <w:tr w:rsidR="00DA275B" w14:paraId="3984C72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957BD60" w14:textId="77777777" w:rsidR="00DA275B" w:rsidRDefault="00DA275B" w:rsidP="00DA275B">
            <w:r>
              <w:t>SMILES (folder)</w:t>
            </w:r>
          </w:p>
        </w:tc>
        <w:tc>
          <w:tcPr>
            <w:tcW w:w="7668" w:type="dxa"/>
            <w:vAlign w:val="center"/>
          </w:tcPr>
          <w:p w14:paraId="2608C546" w14:textId="77777777" w:rsidR="00DA275B" w:rsidRPr="00105335" w:rsidRDefault="00105335" w:rsidP="00C43F6A">
            <w:pPr>
              <w:spacing w:after="0"/>
              <w:cnfStyle w:val="000000000000" w:firstRow="0" w:lastRow="0" w:firstColumn="0" w:lastColumn="0" w:oddVBand="0" w:evenVBand="0" w:oddHBand="0" w:evenHBand="0" w:firstRowFirstColumn="0" w:firstRowLastColumn="0" w:lastRowFirstColumn="0" w:lastRowLastColumn="0"/>
            </w:pPr>
            <w:r>
              <w:t xml:space="preserve">SMILES (simplified molecular input line-entry system) is a way to represent molecules with ASCII strings This folder contains an experimental function, </w:t>
            </w:r>
            <w:r>
              <w:rPr>
                <w:b/>
              </w:rPr>
              <w:t>SearchSMILES</w:t>
            </w:r>
            <w:r>
              <w:t>, to identify MCM species with specific functionalities using SMILES strings, returning their name</w:t>
            </w:r>
            <w:r w:rsidR="00DB0EAC">
              <w:t>s</w:t>
            </w:r>
            <w:r>
              <w:t xml:space="preserve">, </w:t>
            </w:r>
            <w:r w:rsidR="00DB0EAC">
              <w:t>molecular weights and atom counts. This function has not been rigorously tested, but most of the patterns should be captured.</w:t>
            </w:r>
          </w:p>
        </w:tc>
      </w:tr>
    </w:tbl>
    <w:p w14:paraId="35D8E9E7" w14:textId="77777777" w:rsidR="00DE01BC" w:rsidRDefault="00DE01BC">
      <w:pPr>
        <w:spacing w:after="0" w:line="240" w:lineRule="auto"/>
      </w:pPr>
      <w:r>
        <w:br w:type="page"/>
      </w:r>
    </w:p>
    <w:p w14:paraId="5D920860" w14:textId="77777777" w:rsidR="00DE01BC" w:rsidRDefault="00DE01BC" w:rsidP="00DE01BC">
      <w:pPr>
        <w:pStyle w:val="Heading1"/>
      </w:pPr>
      <w:bookmarkStart w:id="33" w:name="_Toc535572830"/>
      <w:r>
        <w:lastRenderedPageBreak/>
        <w:t>10. PLOTS</w:t>
      </w:r>
      <w:bookmarkEnd w:id="33"/>
    </w:p>
    <w:p w14:paraId="46583353" w14:textId="77777777" w:rsidR="00DE01BC" w:rsidRDefault="00DE01BC" w:rsidP="00DE01BC">
      <w:r>
        <w:t>The \</w:t>
      </w:r>
      <w:r w:rsidR="00F34605">
        <w:t>P</w:t>
      </w:r>
      <w:r>
        <w:t>lots\ folder contains a handful of functions for generating common plots of model output.</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FA7396" w14:paraId="6C8B02B6" w14:textId="77777777" w:rsidTr="008631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40B5D8EF" w14:textId="77777777" w:rsidR="00FA7396" w:rsidRDefault="00FA7396" w:rsidP="008631CA">
            <w:pPr>
              <w:spacing w:after="0"/>
            </w:pPr>
            <w:r>
              <w:t>Function</w:t>
            </w:r>
          </w:p>
        </w:tc>
        <w:tc>
          <w:tcPr>
            <w:tcW w:w="7668" w:type="dxa"/>
            <w:tcBorders>
              <w:bottom w:val="none" w:sz="0" w:space="0" w:color="auto"/>
            </w:tcBorders>
            <w:vAlign w:val="center"/>
          </w:tcPr>
          <w:p w14:paraId="1B50243D" w14:textId="77777777" w:rsidR="00FA7396" w:rsidRDefault="00FA7396" w:rsidP="008631CA">
            <w:pPr>
              <w:spacing w:after="0"/>
              <w:cnfStyle w:val="100000000000" w:firstRow="1" w:lastRow="0" w:firstColumn="0" w:lastColumn="0" w:oddVBand="0" w:evenVBand="0" w:oddHBand="0" w:evenHBand="0" w:firstRowFirstColumn="0" w:firstRowLastColumn="0" w:lastRowFirstColumn="0" w:lastRowLastColumn="0"/>
            </w:pPr>
            <w:r>
              <w:t>Description</w:t>
            </w:r>
          </w:p>
        </w:tc>
      </w:tr>
      <w:tr w:rsidR="00FA7396" w14:paraId="502A6BF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BF3F60E" w14:textId="77777777" w:rsidR="00FA7396" w:rsidRDefault="00FA7396" w:rsidP="008631CA">
            <w:pPr>
              <w:spacing w:after="0"/>
            </w:pPr>
            <w:r>
              <w:t>PlotConc</w:t>
            </w:r>
          </w:p>
        </w:tc>
        <w:tc>
          <w:tcPr>
            <w:tcW w:w="7668" w:type="dxa"/>
            <w:vAlign w:val="center"/>
          </w:tcPr>
          <w:p w14:paraId="49334D54"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species or an arithmetic combination of species (e.g. NO/NO2). Can accept multiple model structure inputs.</w:t>
            </w:r>
          </w:p>
        </w:tc>
      </w:tr>
      <w:tr w:rsidR="00FA7396" w14:paraId="16C0597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67D3535" w14:textId="77777777" w:rsidR="00FA7396" w:rsidRDefault="00FA7396" w:rsidP="008631CA">
            <w:pPr>
              <w:spacing w:after="0"/>
            </w:pPr>
            <w:r>
              <w:t>PlotConcGroup</w:t>
            </w:r>
          </w:p>
        </w:tc>
        <w:tc>
          <w:tcPr>
            <w:tcW w:w="7668" w:type="dxa"/>
            <w:vAlign w:val="center"/>
          </w:tcPr>
          <w:p w14:paraId="0C6EEE80"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group of species for a single model run. Useful for, e.g., looking at the distribution of RO2 or NOy.</w:t>
            </w:r>
          </w:p>
        </w:tc>
      </w:tr>
      <w:tr w:rsidR="00FA7396" w14:paraId="09AE879E"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6C3560E7" w14:textId="77777777" w:rsidR="00FA7396" w:rsidRDefault="00FA7396" w:rsidP="008631CA">
            <w:pPr>
              <w:spacing w:after="0"/>
            </w:pPr>
            <w:r>
              <w:t>PlotRates</w:t>
            </w:r>
          </w:p>
        </w:tc>
        <w:tc>
          <w:tcPr>
            <w:tcW w:w="7668" w:type="dxa"/>
            <w:vAlign w:val="center"/>
          </w:tcPr>
          <w:p w14:paraId="56D377FA"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of production and loss rates for a single species and a single model run. </w:t>
            </w:r>
          </w:p>
        </w:tc>
      </w:tr>
      <w:tr w:rsidR="00FA7396" w14:paraId="39E412F4"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7956B0E" w14:textId="77777777" w:rsidR="00FA7396" w:rsidRDefault="00FA7396" w:rsidP="008631CA">
            <w:pPr>
              <w:spacing w:after="0"/>
            </w:pPr>
            <w:r>
              <w:t>PlotRatesAvg</w:t>
            </w:r>
          </w:p>
        </w:tc>
        <w:tc>
          <w:tcPr>
            <w:tcW w:w="7668" w:type="dxa"/>
            <w:vAlign w:val="center"/>
          </w:tcPr>
          <w:p w14:paraId="0A38A379"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production and loss rates averaged over some subset of outputs.</w:t>
            </w:r>
          </w:p>
        </w:tc>
      </w:tr>
      <w:tr w:rsidR="00FA7396" w14:paraId="33C4736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DB7E4BE" w14:textId="77777777" w:rsidR="00FA7396" w:rsidRDefault="00FA7396" w:rsidP="008631CA">
            <w:pPr>
              <w:spacing w:after="0"/>
            </w:pPr>
            <w:r>
              <w:t>PlotReactivity</w:t>
            </w:r>
          </w:p>
        </w:tc>
        <w:tc>
          <w:tcPr>
            <w:tcW w:w="7668" w:type="dxa"/>
            <w:vAlign w:val="center"/>
          </w:tcPr>
          <w:p w14:paraId="12CF3F84"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speciated reactivity, which is the inverse lifetime of a species. Useful for, e.g., plotting OH reactivity. Requires some unique user-defined inputs. </w:t>
            </w:r>
          </w:p>
        </w:tc>
      </w:tr>
      <w:tr w:rsidR="004C2E34" w14:paraId="5AEABC86"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128C4F6D" w14:textId="77777777" w:rsidR="004C2E34" w:rsidRDefault="004C2E34" w:rsidP="008631CA">
            <w:pPr>
              <w:spacing w:after="0"/>
            </w:pPr>
            <w:r>
              <w:t>PlotYield</w:t>
            </w:r>
          </w:p>
        </w:tc>
        <w:tc>
          <w:tcPr>
            <w:tcW w:w="7668" w:type="dxa"/>
            <w:vAlign w:val="center"/>
          </w:tcPr>
          <w:p w14:paraId="2BCFB8A1" w14:textId="77777777" w:rsidR="004C2E34" w:rsidRDefault="004C2E34" w:rsidP="00FA7396">
            <w:pPr>
              <w:spacing w:after="0"/>
              <w:cnfStyle w:val="000000000000" w:firstRow="0" w:lastRow="0" w:firstColumn="0" w:lastColumn="0" w:oddVBand="0" w:evenVBand="0" w:oddHBand="0" w:evenHBand="0" w:firstRowFirstColumn="0" w:firstRowLastColumn="0" w:lastRowFirstColumn="0" w:lastRowLastColumn="0"/>
            </w:pPr>
            <w:r>
              <w:t>Calculates and plots the yield of a product from the oxidation of a reactant. Typically used for looking at chamber experiments.</w:t>
            </w:r>
          </w:p>
        </w:tc>
      </w:tr>
      <w:tr w:rsidR="00FA7396" w14:paraId="1C91CC63"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A4F37D1" w14:textId="77777777" w:rsidR="00FA7396" w:rsidRDefault="00FA7396" w:rsidP="008631CA">
            <w:pPr>
              <w:spacing w:after="0"/>
            </w:pPr>
            <w:r>
              <w:t>purtyPlot</w:t>
            </w:r>
          </w:p>
        </w:tc>
        <w:tc>
          <w:tcPr>
            <w:tcW w:w="7668" w:type="dxa"/>
            <w:vAlign w:val="center"/>
          </w:tcPr>
          <w:p w14:paraId="4C1D56A5"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User-preferred settings for plot decorations</w:t>
            </w:r>
          </w:p>
        </w:tc>
      </w:tr>
      <w:tr w:rsidR="001A2A38" w14:paraId="2B4C05E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05AC0A4" w14:textId="77777777" w:rsidR="001A2A38" w:rsidRDefault="001A2A38" w:rsidP="008631CA">
            <w:pPr>
              <w:spacing w:after="0"/>
            </w:pPr>
            <w:r>
              <w:t>fillcolors.mat</w:t>
            </w:r>
          </w:p>
        </w:tc>
        <w:tc>
          <w:tcPr>
            <w:tcW w:w="7668" w:type="dxa"/>
            <w:vAlign w:val="center"/>
          </w:tcPr>
          <w:p w14:paraId="549D22C7" w14:textId="77777777" w:rsidR="001A2A38" w:rsidRDefault="001A2A38" w:rsidP="008631CA">
            <w:pPr>
              <w:spacing w:after="0"/>
              <w:cnfStyle w:val="000000000000" w:firstRow="0" w:lastRow="0" w:firstColumn="0" w:lastColumn="0" w:oddVBand="0" w:evenVBand="0" w:oddHBand="0" w:evenHBand="0" w:firstRowFirstColumn="0" w:firstRowLastColumn="0" w:lastRowFirstColumn="0" w:lastRowLastColumn="0"/>
            </w:pPr>
            <w:r>
              <w:t>3-column RGB matrix for colors used in multi-species plotting</w:t>
            </w:r>
          </w:p>
        </w:tc>
      </w:tr>
    </w:tbl>
    <w:p w14:paraId="1E8B786A" w14:textId="77777777" w:rsidR="00FA7396" w:rsidRDefault="00FA7396">
      <w:pPr>
        <w:spacing w:after="0" w:line="240" w:lineRule="auto"/>
        <w:rPr>
          <w:b/>
        </w:rPr>
      </w:pPr>
    </w:p>
    <w:p w14:paraId="679739E5" w14:textId="77777777" w:rsidR="00FA7396" w:rsidRDefault="00FA7396">
      <w:pPr>
        <w:spacing w:after="0" w:line="240" w:lineRule="auto"/>
      </w:pPr>
      <w:r>
        <w:t xml:space="preserve">All plot functions will also return the plotted variables if an output variable is assigned when calling the function. Also, all of these functions accept several options, which are input as name-value pairs. The specific options supported depends on the function; see comments in each function for full details. Options shared across </w:t>
      </w:r>
      <w:r w:rsidR="00EB77C6">
        <w:t>most</w:t>
      </w:r>
      <w:r>
        <w:t xml:space="preserve"> function</w:t>
      </w:r>
      <w:r w:rsidR="00EB77C6">
        <w:t>s</w:t>
      </w:r>
      <w:r>
        <w:t xml:space="preserve"> are listed below.</w:t>
      </w:r>
    </w:p>
    <w:p w14:paraId="2F94F9A8" w14:textId="77777777" w:rsidR="00FA7396" w:rsidRDefault="00FA7396" w:rsidP="00FA7396">
      <w:pPr>
        <w:spacing w:after="0" w:line="240" w:lineRule="auto"/>
      </w:pPr>
    </w:p>
    <w:p w14:paraId="013A785A" w14:textId="77777777" w:rsidR="00FA7396" w:rsidRDefault="00FA7396" w:rsidP="00FA7396">
      <w:pPr>
        <w:spacing w:after="0" w:line="240" w:lineRule="auto"/>
      </w:pPr>
      <w:r>
        <w:t>PlotFun(...,'ptype',value): Indicates type of plot. Values vary depending on function.</w:t>
      </w:r>
    </w:p>
    <w:p w14:paraId="3B27D1C3" w14:textId="77777777" w:rsidR="00C16CD1" w:rsidRDefault="00C16CD1" w:rsidP="00FA7396">
      <w:pPr>
        <w:spacing w:after="0" w:line="240" w:lineRule="auto"/>
      </w:pPr>
    </w:p>
    <w:p w14:paraId="01A7011C" w14:textId="77777777" w:rsidR="00FA7396" w:rsidRDefault="00FA7396" w:rsidP="00FA7396">
      <w:pPr>
        <w:spacing w:after="0" w:line="240" w:lineRule="auto"/>
      </w:pPr>
      <w:r>
        <w:t xml:space="preserve">PlotFun(...,'unit',value): </w:t>
      </w:r>
      <w:r w:rsidR="00C16CD1">
        <w:t xml:space="preserve">  S</w:t>
      </w:r>
      <w:r>
        <w:t>pecify the unit.</w:t>
      </w:r>
    </w:p>
    <w:p w14:paraId="7EE230E3" w14:textId="77777777" w:rsidR="00C16CD1" w:rsidRDefault="00C16CD1" w:rsidP="00FA7396">
      <w:pPr>
        <w:spacing w:after="0" w:line="240" w:lineRule="auto"/>
      </w:pPr>
    </w:p>
    <w:p w14:paraId="467A6AA1" w14:textId="77777777" w:rsidR="00C16CD1" w:rsidRDefault="00C16CD1" w:rsidP="00C16CD1">
      <w:pPr>
        <w:spacing w:after="0" w:line="240" w:lineRule="auto"/>
      </w:pPr>
      <w:r>
        <w:t>PlotFun</w:t>
      </w:r>
      <w:r w:rsidR="00FA7396">
        <w:t>(...,'scale',value)</w:t>
      </w:r>
      <w:r>
        <w:t>: specify a scalar multiplier. For functions that plot groups of things, setting this to 0 causes normalization by the sum of the group.</w:t>
      </w:r>
    </w:p>
    <w:p w14:paraId="615972BC" w14:textId="77777777" w:rsidR="00343268" w:rsidRDefault="00343268" w:rsidP="00FA7396">
      <w:pPr>
        <w:spacing w:after="0" w:line="240" w:lineRule="auto"/>
        <w:rPr>
          <w:rFonts w:ascii="Cambria" w:eastAsia="Times New Roman" w:hAnsi="Cambria"/>
          <w:b/>
          <w:bCs/>
          <w:color w:val="365F91"/>
          <w:sz w:val="28"/>
          <w:szCs w:val="28"/>
        </w:rPr>
      </w:pPr>
      <w:r>
        <w:br w:type="page"/>
      </w:r>
    </w:p>
    <w:p w14:paraId="3F9384BE" w14:textId="77777777" w:rsidR="00FE7255" w:rsidRDefault="006032BA" w:rsidP="00FE7255">
      <w:pPr>
        <w:pStyle w:val="Heading1"/>
      </w:pPr>
      <w:bookmarkStart w:id="34" w:name="_Toc535572831"/>
      <w:r>
        <w:lastRenderedPageBreak/>
        <w:t>REFERENCES</w:t>
      </w:r>
      <w:bookmarkEnd w:id="34"/>
    </w:p>
    <w:p w14:paraId="19583CD3" w14:textId="77777777" w:rsidR="00C47FD6" w:rsidRPr="00C47FD6" w:rsidRDefault="000F0343" w:rsidP="00C47FD6">
      <w:pPr>
        <w:pStyle w:val="EndNoteBibliography"/>
        <w:spacing w:after="0"/>
        <w:ind w:left="720" w:hanging="720"/>
      </w:pPr>
      <w:r>
        <w:fldChar w:fldCharType="begin"/>
      </w:r>
      <w:r w:rsidR="00FE7255">
        <w:instrText xml:space="preserve"> ADDIN EN.REFLIST </w:instrText>
      </w:r>
      <w:r>
        <w:fldChar w:fldCharType="separate"/>
      </w:r>
      <w:r w:rsidR="00C47FD6" w:rsidRPr="00C47FD6">
        <w:t>D’Ambro, E. L., Møller, K. H., Lopez-Hilfiker, F. D., Schobesberger, S., Liu, J., Shilling, J. E., Lee, B. H., Kjaergaard, H. G., and Thornton, J. A.: Isomerization of Second-Generation Isoprene Peroxy Radicals: Epoxide Formation and Implications for Secondary Organic Aerosol Yields, Env. Sci. Technol., 51, 4978-4987, 2017.</w:t>
      </w:r>
    </w:p>
    <w:p w14:paraId="69222F49" w14:textId="77777777" w:rsidR="00C47FD6" w:rsidRPr="00C47FD6" w:rsidRDefault="00C47FD6" w:rsidP="00C47FD6">
      <w:pPr>
        <w:pStyle w:val="EndNoteBibliography"/>
        <w:spacing w:after="0"/>
        <w:ind w:left="720" w:hanging="720"/>
      </w:pPr>
      <w:r w:rsidRPr="00C47FD6">
        <w:t>Dillon, M. B., Lamanna, M. S., Schade, G. W., Goldstein, A., and Cohen, R. C.: Chemical evolution of the Sacramento urban plume: Transport and oxidation, J. Geophys. Res., 107, 4045, 2002.</w:t>
      </w:r>
    </w:p>
    <w:p w14:paraId="5F7CEC0B" w14:textId="77777777" w:rsidR="00C47FD6" w:rsidRPr="00C47FD6" w:rsidRDefault="00C47FD6" w:rsidP="00C47FD6">
      <w:pPr>
        <w:pStyle w:val="EndNoteBibliography"/>
        <w:spacing w:after="0"/>
        <w:ind w:left="720" w:hanging="720"/>
      </w:pPr>
      <w:r w:rsidRPr="00C47FD6">
        <w:t>Jenkin, M. E., Saunders, S. M., and Pilling, M. J.: The tropospheric degradation of volatile organic compounds: A protocol for mechanism development, Atmos. Env., 31, 81-104, 1997.</w:t>
      </w:r>
    </w:p>
    <w:p w14:paraId="56784ABF" w14:textId="77777777" w:rsidR="00C47FD6" w:rsidRPr="00C47FD6" w:rsidRDefault="00C47FD6" w:rsidP="00C47FD6">
      <w:pPr>
        <w:pStyle w:val="EndNoteBibliography"/>
        <w:spacing w:after="0"/>
        <w:ind w:left="720" w:hanging="720"/>
      </w:pPr>
      <w:r w:rsidRPr="00C47FD6">
        <w:t>Kaiser, J., Skog, K. M., Baumann, K., Bertman, S. B., Brown, S. B., Brune, W. H., Crounse, J. D., de Gouw, J. A., Edgerton, E. S., Feiner, P. A., Goldstein, A. H., Koss, A., Misztal, P. K., Nguyen, T. B., Olson, K. F., St. Clair, J. M., Teng, A. P., Toma, S., Wennberg, P. O., Wild, R. J., Zhang, L., and Keutsch, F. N.: Speciation of OH reactivity above the canopy of an isoprene-dominated forest, Atmos. Chem. Phys. Disc., doi: 10.5194/acp-2015-1006, 2016. 1-20, 2016.</w:t>
      </w:r>
    </w:p>
    <w:p w14:paraId="5FD858AD" w14:textId="77777777" w:rsidR="00C47FD6" w:rsidRPr="00C47FD6" w:rsidRDefault="00C47FD6" w:rsidP="00C47FD6">
      <w:pPr>
        <w:pStyle w:val="EndNoteBibliography"/>
        <w:ind w:left="720" w:hanging="720"/>
      </w:pPr>
      <w:r w:rsidRPr="00C47FD6">
        <w:t>Wolfe, G. M. and Thornton, J. A.: The Chemistry of Atmosphere-Forest Exchange (CAFE) Model - Part 1: Model Description and Characterization, Atmos. Chem. Phys., 11, 77-101, 2011.</w:t>
      </w:r>
    </w:p>
    <w:p w14:paraId="09CED625" w14:textId="77777777" w:rsidR="00287130" w:rsidRPr="00287130" w:rsidRDefault="000F0343" w:rsidP="00FE7255">
      <w:pPr>
        <w:spacing w:after="0" w:line="240" w:lineRule="auto"/>
        <w:ind w:left="720" w:hanging="720"/>
      </w:pPr>
      <w:r>
        <w:fldChar w:fldCharType="end"/>
      </w:r>
    </w:p>
    <w:sectPr w:rsidR="00287130" w:rsidRPr="00287130" w:rsidSect="00C9478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432288" w14:textId="77777777" w:rsidR="00E34065" w:rsidRDefault="00E34065" w:rsidP="007A5164">
      <w:pPr>
        <w:spacing w:after="0" w:line="240" w:lineRule="auto"/>
      </w:pPr>
      <w:r>
        <w:separator/>
      </w:r>
    </w:p>
  </w:endnote>
  <w:endnote w:type="continuationSeparator" w:id="0">
    <w:p w14:paraId="22DCB680" w14:textId="77777777" w:rsidR="00E34065" w:rsidRDefault="00E34065" w:rsidP="007A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1A510" w14:textId="4B301A0F" w:rsidR="007B7A61" w:rsidRDefault="007B7A61">
    <w:pPr>
      <w:pStyle w:val="Footer"/>
      <w:jc w:val="center"/>
    </w:pPr>
    <w:r>
      <w:fldChar w:fldCharType="begin"/>
    </w:r>
    <w:r>
      <w:instrText xml:space="preserve"> PAGE   \* MERGEFORMAT </w:instrText>
    </w:r>
    <w:r>
      <w:fldChar w:fldCharType="separate"/>
    </w:r>
    <w:r w:rsidR="0050587B">
      <w:rPr>
        <w:noProof/>
      </w:rPr>
      <w:t>19</w:t>
    </w:r>
    <w:r>
      <w:rPr>
        <w:noProof/>
      </w:rPr>
      <w:fldChar w:fldCharType="end"/>
    </w:r>
  </w:p>
  <w:p w14:paraId="4A760D96" w14:textId="77777777" w:rsidR="007B7A61" w:rsidRDefault="007B7A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CCCB20" w14:textId="77777777" w:rsidR="00E34065" w:rsidRDefault="00E34065" w:rsidP="007A5164">
      <w:pPr>
        <w:spacing w:after="0" w:line="240" w:lineRule="auto"/>
      </w:pPr>
      <w:r>
        <w:separator/>
      </w:r>
    </w:p>
  </w:footnote>
  <w:footnote w:type="continuationSeparator" w:id="0">
    <w:p w14:paraId="28D912A5" w14:textId="77777777" w:rsidR="00E34065" w:rsidRDefault="00E34065" w:rsidP="007A51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9D13DC"/>
    <w:multiLevelType w:val="hybridMultilevel"/>
    <w:tmpl w:val="41A6F11E"/>
    <w:lvl w:ilvl="0" w:tplc="0409000F">
      <w:start w:val="1"/>
      <w:numFmt w:val="decimal"/>
      <w:lvlText w:val="%1."/>
      <w:lvlJc w:val="left"/>
      <w:pPr>
        <w:ind w:left="405" w:hanging="360"/>
      </w:pPr>
      <w:rPr>
        <w:rFonts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15:restartNumberingAfterBreak="0">
    <w:nsid w:val="204E1738"/>
    <w:multiLevelType w:val="hybridMultilevel"/>
    <w:tmpl w:val="6AFE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A06DC"/>
    <w:multiLevelType w:val="hybridMultilevel"/>
    <w:tmpl w:val="E8A474C6"/>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DD0594"/>
    <w:multiLevelType w:val="hybridMultilevel"/>
    <w:tmpl w:val="68D67482"/>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4" w15:restartNumberingAfterBreak="0">
    <w:nsid w:val="36B505E3"/>
    <w:multiLevelType w:val="hybridMultilevel"/>
    <w:tmpl w:val="21E23B0C"/>
    <w:lvl w:ilvl="0" w:tplc="B682430A">
      <w:start w:val="3"/>
      <w:numFmt w:val="bullet"/>
      <w:lvlText w:val="-"/>
      <w:lvlJc w:val="left"/>
      <w:pPr>
        <w:ind w:left="405" w:hanging="360"/>
      </w:pPr>
      <w:rPr>
        <w:rFonts w:ascii="Calibri" w:eastAsia="Calibri" w:hAnsi="Calibri" w:cs="Times New Roman" w:hint="default"/>
        <w:b/>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398C7F3D"/>
    <w:multiLevelType w:val="hybridMultilevel"/>
    <w:tmpl w:val="1654EE0E"/>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6" w15:restartNumberingAfterBreak="0">
    <w:nsid w:val="3A57553A"/>
    <w:multiLevelType w:val="hybridMultilevel"/>
    <w:tmpl w:val="0E60FC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AC5BD6"/>
    <w:multiLevelType w:val="hybridMultilevel"/>
    <w:tmpl w:val="C3C6F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A01238"/>
    <w:multiLevelType w:val="hybridMultilevel"/>
    <w:tmpl w:val="A04AE8AE"/>
    <w:lvl w:ilvl="0" w:tplc="F404FFB0">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15:restartNumberingAfterBreak="0">
    <w:nsid w:val="5643118A"/>
    <w:multiLevelType w:val="hybridMultilevel"/>
    <w:tmpl w:val="0E461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58347E"/>
    <w:multiLevelType w:val="hybridMultilevel"/>
    <w:tmpl w:val="F04AED1E"/>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 w15:restartNumberingAfterBreak="0">
    <w:nsid w:val="59AE2698"/>
    <w:multiLevelType w:val="hybridMultilevel"/>
    <w:tmpl w:val="FA1A76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E14871"/>
    <w:multiLevelType w:val="hybridMultilevel"/>
    <w:tmpl w:val="D368E734"/>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B40ADA"/>
    <w:multiLevelType w:val="hybridMultilevel"/>
    <w:tmpl w:val="57B42522"/>
    <w:lvl w:ilvl="0" w:tplc="E97E0C54">
      <w:start w:val="2"/>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4" w15:restartNumberingAfterBreak="0">
    <w:nsid w:val="5EDC765C"/>
    <w:multiLevelType w:val="hybridMultilevel"/>
    <w:tmpl w:val="F5345DC0"/>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C65FE7"/>
    <w:multiLevelType w:val="hybridMultilevel"/>
    <w:tmpl w:val="843C846A"/>
    <w:lvl w:ilvl="0" w:tplc="3EAC95C6">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72A03B22"/>
    <w:multiLevelType w:val="hybridMultilevel"/>
    <w:tmpl w:val="C9E25D16"/>
    <w:lvl w:ilvl="0" w:tplc="1A463518">
      <w:numFmt w:val="bullet"/>
      <w:lvlText w:val="-"/>
      <w:lvlJc w:val="left"/>
      <w:pPr>
        <w:tabs>
          <w:tab w:val="num" w:pos="420"/>
        </w:tabs>
        <w:ind w:left="420" w:hanging="360"/>
      </w:pPr>
      <w:rPr>
        <w:rFonts w:ascii="Times New Roman" w:eastAsia="Times New Roman" w:hAnsi="Times New Roman" w:cs="Times New Roman" w:hint="default"/>
      </w:rPr>
    </w:lvl>
    <w:lvl w:ilvl="1" w:tplc="04090003" w:tentative="1">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7" w15:restartNumberingAfterBreak="0">
    <w:nsid w:val="789E1BC0"/>
    <w:multiLevelType w:val="hybridMultilevel"/>
    <w:tmpl w:val="2862997C"/>
    <w:lvl w:ilvl="0" w:tplc="C1183E9C">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A431F42"/>
    <w:multiLevelType w:val="hybridMultilevel"/>
    <w:tmpl w:val="4146AF5C"/>
    <w:lvl w:ilvl="0" w:tplc="E4646176">
      <w:start w:val="3"/>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7"/>
  </w:num>
  <w:num w:numId="2">
    <w:abstractNumId w:val="16"/>
  </w:num>
  <w:num w:numId="3">
    <w:abstractNumId w:val="9"/>
  </w:num>
  <w:num w:numId="4">
    <w:abstractNumId w:val="3"/>
  </w:num>
  <w:num w:numId="5">
    <w:abstractNumId w:val="2"/>
  </w:num>
  <w:num w:numId="6">
    <w:abstractNumId w:val="12"/>
  </w:num>
  <w:num w:numId="7">
    <w:abstractNumId w:val="6"/>
  </w:num>
  <w:num w:numId="8">
    <w:abstractNumId w:val="14"/>
  </w:num>
  <w:num w:numId="9">
    <w:abstractNumId w:val="18"/>
  </w:num>
  <w:num w:numId="10">
    <w:abstractNumId w:val="4"/>
  </w:num>
  <w:num w:numId="11">
    <w:abstractNumId w:val="15"/>
  </w:num>
  <w:num w:numId="12">
    <w:abstractNumId w:val="1"/>
  </w:num>
  <w:num w:numId="13">
    <w:abstractNumId w:val="10"/>
  </w:num>
  <w:num w:numId="14">
    <w:abstractNumId w:val="8"/>
  </w:num>
  <w:num w:numId="15">
    <w:abstractNumId w:val="7"/>
  </w:num>
  <w:num w:numId="16">
    <w:abstractNumId w:val="5"/>
  </w:num>
  <w:num w:numId="17">
    <w:abstractNumId w:val="13"/>
  </w:num>
  <w:num w:numId="18">
    <w:abstractNumId w:val="0"/>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opernicus Publications Inden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p09waw2ppfde9vz2pxesb20rd5rxrvzrv&quot;&gt;GMWRefs&lt;record-ids&gt;&lt;item&gt;72&lt;/item&gt;&lt;item&gt;184&lt;/item&gt;&lt;item&gt;380&lt;/item&gt;&lt;item&gt;768&lt;/item&gt;&lt;item&gt;928&lt;/item&gt;&lt;/record-ids&gt;&lt;/item&gt;&lt;/Libraries&gt;"/>
  </w:docVars>
  <w:rsids>
    <w:rsidRoot w:val="00BD4410"/>
    <w:rsid w:val="00004662"/>
    <w:rsid w:val="00005D29"/>
    <w:rsid w:val="0001009B"/>
    <w:rsid w:val="00013B9F"/>
    <w:rsid w:val="00013C49"/>
    <w:rsid w:val="00014CA1"/>
    <w:rsid w:val="00016349"/>
    <w:rsid w:val="000171AB"/>
    <w:rsid w:val="00026404"/>
    <w:rsid w:val="000277EB"/>
    <w:rsid w:val="0003686D"/>
    <w:rsid w:val="00042012"/>
    <w:rsid w:val="00050757"/>
    <w:rsid w:val="0005148D"/>
    <w:rsid w:val="00053FA5"/>
    <w:rsid w:val="0005408C"/>
    <w:rsid w:val="000647ED"/>
    <w:rsid w:val="000661D8"/>
    <w:rsid w:val="000668E4"/>
    <w:rsid w:val="00067448"/>
    <w:rsid w:val="00067E8B"/>
    <w:rsid w:val="00071950"/>
    <w:rsid w:val="000741B5"/>
    <w:rsid w:val="000762AF"/>
    <w:rsid w:val="00077F5B"/>
    <w:rsid w:val="0008060D"/>
    <w:rsid w:val="00080919"/>
    <w:rsid w:val="000816DB"/>
    <w:rsid w:val="00081E4D"/>
    <w:rsid w:val="00084B8C"/>
    <w:rsid w:val="00085C3F"/>
    <w:rsid w:val="00086D5C"/>
    <w:rsid w:val="00090A06"/>
    <w:rsid w:val="00091CD1"/>
    <w:rsid w:val="000A0BE8"/>
    <w:rsid w:val="000A6B08"/>
    <w:rsid w:val="000A7219"/>
    <w:rsid w:val="000C3817"/>
    <w:rsid w:val="000C7EE1"/>
    <w:rsid w:val="000D3E43"/>
    <w:rsid w:val="000E080C"/>
    <w:rsid w:val="000E7976"/>
    <w:rsid w:val="000F0343"/>
    <w:rsid w:val="000F1121"/>
    <w:rsid w:val="000F1B88"/>
    <w:rsid w:val="000F1FDB"/>
    <w:rsid w:val="000F4524"/>
    <w:rsid w:val="000F5BF7"/>
    <w:rsid w:val="000F6406"/>
    <w:rsid w:val="000F7053"/>
    <w:rsid w:val="00104237"/>
    <w:rsid w:val="00105335"/>
    <w:rsid w:val="00111E4A"/>
    <w:rsid w:val="00112AAA"/>
    <w:rsid w:val="001134F3"/>
    <w:rsid w:val="001219E6"/>
    <w:rsid w:val="0012625D"/>
    <w:rsid w:val="0013276B"/>
    <w:rsid w:val="001331BA"/>
    <w:rsid w:val="00137651"/>
    <w:rsid w:val="0015129B"/>
    <w:rsid w:val="001540AB"/>
    <w:rsid w:val="00156E1F"/>
    <w:rsid w:val="00157229"/>
    <w:rsid w:val="00160C28"/>
    <w:rsid w:val="00163F8A"/>
    <w:rsid w:val="001677C2"/>
    <w:rsid w:val="0018317A"/>
    <w:rsid w:val="00183736"/>
    <w:rsid w:val="00183F2C"/>
    <w:rsid w:val="001863E7"/>
    <w:rsid w:val="0018798D"/>
    <w:rsid w:val="00187DC9"/>
    <w:rsid w:val="00190E45"/>
    <w:rsid w:val="00195E26"/>
    <w:rsid w:val="001A0E09"/>
    <w:rsid w:val="001A1C01"/>
    <w:rsid w:val="001A2A38"/>
    <w:rsid w:val="001A4937"/>
    <w:rsid w:val="001A72DF"/>
    <w:rsid w:val="001B06D1"/>
    <w:rsid w:val="001B1DED"/>
    <w:rsid w:val="001B45C9"/>
    <w:rsid w:val="001B720D"/>
    <w:rsid w:val="001B7608"/>
    <w:rsid w:val="001C3026"/>
    <w:rsid w:val="001C3B45"/>
    <w:rsid w:val="001E061C"/>
    <w:rsid w:val="001F0179"/>
    <w:rsid w:val="001F3BF5"/>
    <w:rsid w:val="002002A2"/>
    <w:rsid w:val="0020641F"/>
    <w:rsid w:val="0020729D"/>
    <w:rsid w:val="00211BB5"/>
    <w:rsid w:val="002137E9"/>
    <w:rsid w:val="00213F6C"/>
    <w:rsid w:val="002151D9"/>
    <w:rsid w:val="00232B99"/>
    <w:rsid w:val="00235D92"/>
    <w:rsid w:val="0024711C"/>
    <w:rsid w:val="00252FBC"/>
    <w:rsid w:val="0025562B"/>
    <w:rsid w:val="002556CC"/>
    <w:rsid w:val="002634B6"/>
    <w:rsid w:val="00263630"/>
    <w:rsid w:val="00264B54"/>
    <w:rsid w:val="0027136E"/>
    <w:rsid w:val="00282ABA"/>
    <w:rsid w:val="00284175"/>
    <w:rsid w:val="00285E56"/>
    <w:rsid w:val="00287130"/>
    <w:rsid w:val="00287668"/>
    <w:rsid w:val="002A26CA"/>
    <w:rsid w:val="002A2794"/>
    <w:rsid w:val="002A3D8E"/>
    <w:rsid w:val="002A4DC8"/>
    <w:rsid w:val="002A684F"/>
    <w:rsid w:val="002B0A0D"/>
    <w:rsid w:val="002B59F1"/>
    <w:rsid w:val="002C1DD6"/>
    <w:rsid w:val="002D0C80"/>
    <w:rsid w:val="002D1B59"/>
    <w:rsid w:val="002D1C47"/>
    <w:rsid w:val="002E323F"/>
    <w:rsid w:val="002F0132"/>
    <w:rsid w:val="002F01C8"/>
    <w:rsid w:val="002F664D"/>
    <w:rsid w:val="00313E18"/>
    <w:rsid w:val="00314A26"/>
    <w:rsid w:val="00315734"/>
    <w:rsid w:val="0032038D"/>
    <w:rsid w:val="00322FF2"/>
    <w:rsid w:val="00324380"/>
    <w:rsid w:val="00327835"/>
    <w:rsid w:val="003325D4"/>
    <w:rsid w:val="00340772"/>
    <w:rsid w:val="00343268"/>
    <w:rsid w:val="00350D31"/>
    <w:rsid w:val="0035518B"/>
    <w:rsid w:val="003621DE"/>
    <w:rsid w:val="00362DDD"/>
    <w:rsid w:val="003676AF"/>
    <w:rsid w:val="00370C0A"/>
    <w:rsid w:val="00373F2F"/>
    <w:rsid w:val="0037546C"/>
    <w:rsid w:val="00376A77"/>
    <w:rsid w:val="0037737B"/>
    <w:rsid w:val="00381D5E"/>
    <w:rsid w:val="0038428E"/>
    <w:rsid w:val="0038433E"/>
    <w:rsid w:val="0038606C"/>
    <w:rsid w:val="00390514"/>
    <w:rsid w:val="003B10FC"/>
    <w:rsid w:val="003B270F"/>
    <w:rsid w:val="003B7823"/>
    <w:rsid w:val="003C0857"/>
    <w:rsid w:val="003C18B6"/>
    <w:rsid w:val="003D3014"/>
    <w:rsid w:val="003D39C9"/>
    <w:rsid w:val="003D5830"/>
    <w:rsid w:val="003D6F3D"/>
    <w:rsid w:val="003E09C9"/>
    <w:rsid w:val="003E47FB"/>
    <w:rsid w:val="003E78C3"/>
    <w:rsid w:val="003F3750"/>
    <w:rsid w:val="003F4705"/>
    <w:rsid w:val="003F4732"/>
    <w:rsid w:val="003F48BB"/>
    <w:rsid w:val="004013F6"/>
    <w:rsid w:val="0040167F"/>
    <w:rsid w:val="004046CD"/>
    <w:rsid w:val="00406A85"/>
    <w:rsid w:val="004072AB"/>
    <w:rsid w:val="00410F88"/>
    <w:rsid w:val="00412BC2"/>
    <w:rsid w:val="00417D49"/>
    <w:rsid w:val="0042523B"/>
    <w:rsid w:val="00425F72"/>
    <w:rsid w:val="0043531B"/>
    <w:rsid w:val="004432AC"/>
    <w:rsid w:val="0045116F"/>
    <w:rsid w:val="00461100"/>
    <w:rsid w:val="004628C1"/>
    <w:rsid w:val="004824B0"/>
    <w:rsid w:val="00484042"/>
    <w:rsid w:val="00487D45"/>
    <w:rsid w:val="00493F6F"/>
    <w:rsid w:val="00495E86"/>
    <w:rsid w:val="00496C57"/>
    <w:rsid w:val="004A6346"/>
    <w:rsid w:val="004B083B"/>
    <w:rsid w:val="004B1FB6"/>
    <w:rsid w:val="004B2294"/>
    <w:rsid w:val="004B388B"/>
    <w:rsid w:val="004B426B"/>
    <w:rsid w:val="004B5499"/>
    <w:rsid w:val="004B5F48"/>
    <w:rsid w:val="004C2E34"/>
    <w:rsid w:val="004C4575"/>
    <w:rsid w:val="004D09C2"/>
    <w:rsid w:val="004D0C9D"/>
    <w:rsid w:val="004D1B10"/>
    <w:rsid w:val="004D55E5"/>
    <w:rsid w:val="004D74BB"/>
    <w:rsid w:val="004E0B80"/>
    <w:rsid w:val="004E2CF4"/>
    <w:rsid w:val="004E2DBB"/>
    <w:rsid w:val="004E4739"/>
    <w:rsid w:val="004E58B8"/>
    <w:rsid w:val="004F2667"/>
    <w:rsid w:val="004F2D09"/>
    <w:rsid w:val="004F3630"/>
    <w:rsid w:val="00501815"/>
    <w:rsid w:val="0050587B"/>
    <w:rsid w:val="00505F6C"/>
    <w:rsid w:val="00506C66"/>
    <w:rsid w:val="00507D40"/>
    <w:rsid w:val="00510000"/>
    <w:rsid w:val="0051151F"/>
    <w:rsid w:val="00512761"/>
    <w:rsid w:val="00521AFF"/>
    <w:rsid w:val="005300A5"/>
    <w:rsid w:val="005306C1"/>
    <w:rsid w:val="00532197"/>
    <w:rsid w:val="00535D6D"/>
    <w:rsid w:val="005370C3"/>
    <w:rsid w:val="00542670"/>
    <w:rsid w:val="005427B5"/>
    <w:rsid w:val="00546910"/>
    <w:rsid w:val="0055267F"/>
    <w:rsid w:val="00554585"/>
    <w:rsid w:val="0055548B"/>
    <w:rsid w:val="00562C36"/>
    <w:rsid w:val="005649DE"/>
    <w:rsid w:val="00567C0E"/>
    <w:rsid w:val="00576852"/>
    <w:rsid w:val="005806C0"/>
    <w:rsid w:val="00581390"/>
    <w:rsid w:val="00587136"/>
    <w:rsid w:val="00590882"/>
    <w:rsid w:val="00595268"/>
    <w:rsid w:val="00595EDB"/>
    <w:rsid w:val="005A6DAB"/>
    <w:rsid w:val="005B266A"/>
    <w:rsid w:val="005B69C6"/>
    <w:rsid w:val="005C0FC4"/>
    <w:rsid w:val="005C493D"/>
    <w:rsid w:val="005C55FD"/>
    <w:rsid w:val="005E4164"/>
    <w:rsid w:val="005F0B2D"/>
    <w:rsid w:val="005F1658"/>
    <w:rsid w:val="005F537C"/>
    <w:rsid w:val="005F5E54"/>
    <w:rsid w:val="005F6DB9"/>
    <w:rsid w:val="00600846"/>
    <w:rsid w:val="0060226E"/>
    <w:rsid w:val="00602D4B"/>
    <w:rsid w:val="006032BA"/>
    <w:rsid w:val="00605444"/>
    <w:rsid w:val="00605BE9"/>
    <w:rsid w:val="0060626F"/>
    <w:rsid w:val="006074A6"/>
    <w:rsid w:val="0061698C"/>
    <w:rsid w:val="006176A2"/>
    <w:rsid w:val="00624459"/>
    <w:rsid w:val="00625037"/>
    <w:rsid w:val="00626F18"/>
    <w:rsid w:val="0062770F"/>
    <w:rsid w:val="00631408"/>
    <w:rsid w:val="00636FAE"/>
    <w:rsid w:val="00640764"/>
    <w:rsid w:val="00642B5D"/>
    <w:rsid w:val="00647933"/>
    <w:rsid w:val="00647FAE"/>
    <w:rsid w:val="00653CA5"/>
    <w:rsid w:val="006572A3"/>
    <w:rsid w:val="00657CBC"/>
    <w:rsid w:val="00670D06"/>
    <w:rsid w:val="00673528"/>
    <w:rsid w:val="006745C5"/>
    <w:rsid w:val="00681D88"/>
    <w:rsid w:val="00691C8B"/>
    <w:rsid w:val="00692B6D"/>
    <w:rsid w:val="00693102"/>
    <w:rsid w:val="00696CE4"/>
    <w:rsid w:val="006A0CD4"/>
    <w:rsid w:val="006A18FD"/>
    <w:rsid w:val="006A45B0"/>
    <w:rsid w:val="006A7455"/>
    <w:rsid w:val="006B0999"/>
    <w:rsid w:val="006B127F"/>
    <w:rsid w:val="006B3B6D"/>
    <w:rsid w:val="006B7534"/>
    <w:rsid w:val="006B7B96"/>
    <w:rsid w:val="006C48D8"/>
    <w:rsid w:val="006C4D4A"/>
    <w:rsid w:val="006C554A"/>
    <w:rsid w:val="006D2E84"/>
    <w:rsid w:val="006E2E8D"/>
    <w:rsid w:val="006F0957"/>
    <w:rsid w:val="006F14EA"/>
    <w:rsid w:val="006F1ECA"/>
    <w:rsid w:val="006F48A3"/>
    <w:rsid w:val="006F57AA"/>
    <w:rsid w:val="0070273D"/>
    <w:rsid w:val="00705444"/>
    <w:rsid w:val="00707D45"/>
    <w:rsid w:val="00713EDE"/>
    <w:rsid w:val="00713FDD"/>
    <w:rsid w:val="00720E6B"/>
    <w:rsid w:val="00741883"/>
    <w:rsid w:val="0074406D"/>
    <w:rsid w:val="00746295"/>
    <w:rsid w:val="007463EA"/>
    <w:rsid w:val="007468AC"/>
    <w:rsid w:val="00755085"/>
    <w:rsid w:val="00756BD0"/>
    <w:rsid w:val="0076290C"/>
    <w:rsid w:val="0076350F"/>
    <w:rsid w:val="007653D5"/>
    <w:rsid w:val="00772886"/>
    <w:rsid w:val="007751EA"/>
    <w:rsid w:val="00780A72"/>
    <w:rsid w:val="00783103"/>
    <w:rsid w:val="007958A5"/>
    <w:rsid w:val="007A2DFC"/>
    <w:rsid w:val="007A40CD"/>
    <w:rsid w:val="007A5164"/>
    <w:rsid w:val="007B017E"/>
    <w:rsid w:val="007B2B65"/>
    <w:rsid w:val="007B48F0"/>
    <w:rsid w:val="007B5087"/>
    <w:rsid w:val="007B6D03"/>
    <w:rsid w:val="007B7A61"/>
    <w:rsid w:val="007C01A7"/>
    <w:rsid w:val="007C731D"/>
    <w:rsid w:val="007D28BA"/>
    <w:rsid w:val="007D352C"/>
    <w:rsid w:val="007D41F2"/>
    <w:rsid w:val="007D46B1"/>
    <w:rsid w:val="007E017E"/>
    <w:rsid w:val="007E4168"/>
    <w:rsid w:val="007E4494"/>
    <w:rsid w:val="007E4DCF"/>
    <w:rsid w:val="007E637E"/>
    <w:rsid w:val="007E6E21"/>
    <w:rsid w:val="007F0E56"/>
    <w:rsid w:val="007F1B4F"/>
    <w:rsid w:val="007F3D7A"/>
    <w:rsid w:val="007F5DFA"/>
    <w:rsid w:val="007F7B92"/>
    <w:rsid w:val="008073BD"/>
    <w:rsid w:val="00813748"/>
    <w:rsid w:val="00820A43"/>
    <w:rsid w:val="008223FD"/>
    <w:rsid w:val="008307A2"/>
    <w:rsid w:val="00830ED7"/>
    <w:rsid w:val="008435BA"/>
    <w:rsid w:val="00845B6B"/>
    <w:rsid w:val="00847F03"/>
    <w:rsid w:val="00851E1D"/>
    <w:rsid w:val="00853B9F"/>
    <w:rsid w:val="008550D8"/>
    <w:rsid w:val="008631CA"/>
    <w:rsid w:val="0086481A"/>
    <w:rsid w:val="00864B02"/>
    <w:rsid w:val="00864BF6"/>
    <w:rsid w:val="008666C9"/>
    <w:rsid w:val="00867EBC"/>
    <w:rsid w:val="00872D2D"/>
    <w:rsid w:val="00877135"/>
    <w:rsid w:val="00893A96"/>
    <w:rsid w:val="008A4B00"/>
    <w:rsid w:val="008B08E3"/>
    <w:rsid w:val="008B1707"/>
    <w:rsid w:val="008B639C"/>
    <w:rsid w:val="008B63AC"/>
    <w:rsid w:val="008B7DBE"/>
    <w:rsid w:val="008C4BA2"/>
    <w:rsid w:val="008C4C3D"/>
    <w:rsid w:val="008C4C6E"/>
    <w:rsid w:val="008C5B2F"/>
    <w:rsid w:val="008C7C9E"/>
    <w:rsid w:val="008D2D87"/>
    <w:rsid w:val="008E2E06"/>
    <w:rsid w:val="008E4637"/>
    <w:rsid w:val="008E4F11"/>
    <w:rsid w:val="008F18A1"/>
    <w:rsid w:val="008F441C"/>
    <w:rsid w:val="0090403D"/>
    <w:rsid w:val="00914E1C"/>
    <w:rsid w:val="00937BB9"/>
    <w:rsid w:val="009401B3"/>
    <w:rsid w:val="0094475E"/>
    <w:rsid w:val="0094558D"/>
    <w:rsid w:val="009517BE"/>
    <w:rsid w:val="00955E31"/>
    <w:rsid w:val="009565B1"/>
    <w:rsid w:val="00960D63"/>
    <w:rsid w:val="00966AC2"/>
    <w:rsid w:val="00967071"/>
    <w:rsid w:val="00970428"/>
    <w:rsid w:val="0097072C"/>
    <w:rsid w:val="00971D45"/>
    <w:rsid w:val="00971E5D"/>
    <w:rsid w:val="0097548D"/>
    <w:rsid w:val="00981BB6"/>
    <w:rsid w:val="00987F71"/>
    <w:rsid w:val="00993358"/>
    <w:rsid w:val="00995D04"/>
    <w:rsid w:val="00995F15"/>
    <w:rsid w:val="00996A31"/>
    <w:rsid w:val="00997434"/>
    <w:rsid w:val="009A1BB2"/>
    <w:rsid w:val="009A3A4E"/>
    <w:rsid w:val="009A5200"/>
    <w:rsid w:val="009A7394"/>
    <w:rsid w:val="009A748D"/>
    <w:rsid w:val="009B15F4"/>
    <w:rsid w:val="009B3B78"/>
    <w:rsid w:val="009C102D"/>
    <w:rsid w:val="009C3722"/>
    <w:rsid w:val="009C4F8D"/>
    <w:rsid w:val="009C57F5"/>
    <w:rsid w:val="009D0040"/>
    <w:rsid w:val="009D0F28"/>
    <w:rsid w:val="009D0FD8"/>
    <w:rsid w:val="009D1F8B"/>
    <w:rsid w:val="009E09D0"/>
    <w:rsid w:val="009E1AFA"/>
    <w:rsid w:val="009E27DC"/>
    <w:rsid w:val="00A013FD"/>
    <w:rsid w:val="00A0583D"/>
    <w:rsid w:val="00A05A83"/>
    <w:rsid w:val="00A06606"/>
    <w:rsid w:val="00A06EDA"/>
    <w:rsid w:val="00A10B3F"/>
    <w:rsid w:val="00A11D8E"/>
    <w:rsid w:val="00A1369A"/>
    <w:rsid w:val="00A13C58"/>
    <w:rsid w:val="00A2553F"/>
    <w:rsid w:val="00A34689"/>
    <w:rsid w:val="00A35063"/>
    <w:rsid w:val="00A36E37"/>
    <w:rsid w:val="00A413C2"/>
    <w:rsid w:val="00A44B70"/>
    <w:rsid w:val="00A6022C"/>
    <w:rsid w:val="00A62265"/>
    <w:rsid w:val="00A632A9"/>
    <w:rsid w:val="00A63848"/>
    <w:rsid w:val="00A63F86"/>
    <w:rsid w:val="00A646E6"/>
    <w:rsid w:val="00A71170"/>
    <w:rsid w:val="00A72A4B"/>
    <w:rsid w:val="00A72AE9"/>
    <w:rsid w:val="00A84CD7"/>
    <w:rsid w:val="00A8687D"/>
    <w:rsid w:val="00A877A4"/>
    <w:rsid w:val="00A95E6C"/>
    <w:rsid w:val="00A9683D"/>
    <w:rsid w:val="00AA0F42"/>
    <w:rsid w:val="00AA2CAC"/>
    <w:rsid w:val="00AA5A3A"/>
    <w:rsid w:val="00AA7BBA"/>
    <w:rsid w:val="00AB3E43"/>
    <w:rsid w:val="00AB7DE8"/>
    <w:rsid w:val="00AC19AC"/>
    <w:rsid w:val="00AC2F1F"/>
    <w:rsid w:val="00AC48C1"/>
    <w:rsid w:val="00AD1F53"/>
    <w:rsid w:val="00AD3670"/>
    <w:rsid w:val="00AD6716"/>
    <w:rsid w:val="00AD6974"/>
    <w:rsid w:val="00AE053D"/>
    <w:rsid w:val="00AE1FAA"/>
    <w:rsid w:val="00AE4FFF"/>
    <w:rsid w:val="00AF3E40"/>
    <w:rsid w:val="00B06C6C"/>
    <w:rsid w:val="00B10F82"/>
    <w:rsid w:val="00B11494"/>
    <w:rsid w:val="00B133EB"/>
    <w:rsid w:val="00B142BB"/>
    <w:rsid w:val="00B23906"/>
    <w:rsid w:val="00B23F46"/>
    <w:rsid w:val="00B27B8B"/>
    <w:rsid w:val="00B3151A"/>
    <w:rsid w:val="00B33DA2"/>
    <w:rsid w:val="00B35362"/>
    <w:rsid w:val="00B36570"/>
    <w:rsid w:val="00B4041F"/>
    <w:rsid w:val="00B444C1"/>
    <w:rsid w:val="00B501FB"/>
    <w:rsid w:val="00B52C35"/>
    <w:rsid w:val="00B53FE8"/>
    <w:rsid w:val="00B6381A"/>
    <w:rsid w:val="00B63930"/>
    <w:rsid w:val="00B67A99"/>
    <w:rsid w:val="00B71DE5"/>
    <w:rsid w:val="00B740B2"/>
    <w:rsid w:val="00B74485"/>
    <w:rsid w:val="00B821E1"/>
    <w:rsid w:val="00B90C26"/>
    <w:rsid w:val="00B95DA9"/>
    <w:rsid w:val="00BA0299"/>
    <w:rsid w:val="00BA325D"/>
    <w:rsid w:val="00BA3650"/>
    <w:rsid w:val="00BC50CF"/>
    <w:rsid w:val="00BD22BA"/>
    <w:rsid w:val="00BD2D18"/>
    <w:rsid w:val="00BD4410"/>
    <w:rsid w:val="00BD5AD4"/>
    <w:rsid w:val="00BE5DBE"/>
    <w:rsid w:val="00BE6A00"/>
    <w:rsid w:val="00BE7CD1"/>
    <w:rsid w:val="00BF50B9"/>
    <w:rsid w:val="00BF523E"/>
    <w:rsid w:val="00C035CC"/>
    <w:rsid w:val="00C03781"/>
    <w:rsid w:val="00C05646"/>
    <w:rsid w:val="00C07917"/>
    <w:rsid w:val="00C1153F"/>
    <w:rsid w:val="00C11A9D"/>
    <w:rsid w:val="00C130FD"/>
    <w:rsid w:val="00C137E6"/>
    <w:rsid w:val="00C16CD1"/>
    <w:rsid w:val="00C208C5"/>
    <w:rsid w:val="00C2137F"/>
    <w:rsid w:val="00C21C7F"/>
    <w:rsid w:val="00C23D7D"/>
    <w:rsid w:val="00C24FC5"/>
    <w:rsid w:val="00C308F3"/>
    <w:rsid w:val="00C3146C"/>
    <w:rsid w:val="00C344A7"/>
    <w:rsid w:val="00C35A26"/>
    <w:rsid w:val="00C43F6A"/>
    <w:rsid w:val="00C4583B"/>
    <w:rsid w:val="00C45A52"/>
    <w:rsid w:val="00C47FD6"/>
    <w:rsid w:val="00C50428"/>
    <w:rsid w:val="00C50D63"/>
    <w:rsid w:val="00C53F08"/>
    <w:rsid w:val="00C54217"/>
    <w:rsid w:val="00C559ED"/>
    <w:rsid w:val="00C57ADA"/>
    <w:rsid w:val="00C633F1"/>
    <w:rsid w:val="00C6741E"/>
    <w:rsid w:val="00C7331B"/>
    <w:rsid w:val="00C73510"/>
    <w:rsid w:val="00C7618D"/>
    <w:rsid w:val="00C76225"/>
    <w:rsid w:val="00C778F3"/>
    <w:rsid w:val="00C77D08"/>
    <w:rsid w:val="00C80468"/>
    <w:rsid w:val="00C80D85"/>
    <w:rsid w:val="00C82F64"/>
    <w:rsid w:val="00C902A1"/>
    <w:rsid w:val="00C94784"/>
    <w:rsid w:val="00C975D0"/>
    <w:rsid w:val="00CA31CD"/>
    <w:rsid w:val="00CA5B29"/>
    <w:rsid w:val="00CB78F8"/>
    <w:rsid w:val="00CC0A87"/>
    <w:rsid w:val="00CC6127"/>
    <w:rsid w:val="00CC7375"/>
    <w:rsid w:val="00CD0BBD"/>
    <w:rsid w:val="00CD14BF"/>
    <w:rsid w:val="00CD5A18"/>
    <w:rsid w:val="00CE4145"/>
    <w:rsid w:val="00CE4432"/>
    <w:rsid w:val="00CE5552"/>
    <w:rsid w:val="00CF73DB"/>
    <w:rsid w:val="00CF7F3B"/>
    <w:rsid w:val="00D14787"/>
    <w:rsid w:val="00D1489A"/>
    <w:rsid w:val="00D27FD6"/>
    <w:rsid w:val="00D3100E"/>
    <w:rsid w:val="00D31D95"/>
    <w:rsid w:val="00D416F7"/>
    <w:rsid w:val="00D438E7"/>
    <w:rsid w:val="00D538B5"/>
    <w:rsid w:val="00D61120"/>
    <w:rsid w:val="00D6167A"/>
    <w:rsid w:val="00D64951"/>
    <w:rsid w:val="00D72E4F"/>
    <w:rsid w:val="00D75A13"/>
    <w:rsid w:val="00D77121"/>
    <w:rsid w:val="00D83316"/>
    <w:rsid w:val="00D848BC"/>
    <w:rsid w:val="00D8616D"/>
    <w:rsid w:val="00D861C5"/>
    <w:rsid w:val="00D900B1"/>
    <w:rsid w:val="00D92F42"/>
    <w:rsid w:val="00D945B0"/>
    <w:rsid w:val="00DA06DC"/>
    <w:rsid w:val="00DA275B"/>
    <w:rsid w:val="00DB0EAC"/>
    <w:rsid w:val="00DB76D5"/>
    <w:rsid w:val="00DC18BE"/>
    <w:rsid w:val="00DD259B"/>
    <w:rsid w:val="00DD389D"/>
    <w:rsid w:val="00DE01BC"/>
    <w:rsid w:val="00DE01E5"/>
    <w:rsid w:val="00DE0F7A"/>
    <w:rsid w:val="00DE2F60"/>
    <w:rsid w:val="00DF284A"/>
    <w:rsid w:val="00E01BB1"/>
    <w:rsid w:val="00E02961"/>
    <w:rsid w:val="00E106A8"/>
    <w:rsid w:val="00E12AC5"/>
    <w:rsid w:val="00E151F1"/>
    <w:rsid w:val="00E233FD"/>
    <w:rsid w:val="00E34065"/>
    <w:rsid w:val="00E401B3"/>
    <w:rsid w:val="00E4298D"/>
    <w:rsid w:val="00E430E6"/>
    <w:rsid w:val="00E43D1B"/>
    <w:rsid w:val="00E45768"/>
    <w:rsid w:val="00E46141"/>
    <w:rsid w:val="00E50B20"/>
    <w:rsid w:val="00E5652A"/>
    <w:rsid w:val="00E61A86"/>
    <w:rsid w:val="00E67C02"/>
    <w:rsid w:val="00E71286"/>
    <w:rsid w:val="00E74EA8"/>
    <w:rsid w:val="00E766DB"/>
    <w:rsid w:val="00E83D0C"/>
    <w:rsid w:val="00E85524"/>
    <w:rsid w:val="00E878EB"/>
    <w:rsid w:val="00E9452D"/>
    <w:rsid w:val="00EA2A8D"/>
    <w:rsid w:val="00EA3B66"/>
    <w:rsid w:val="00EB00C3"/>
    <w:rsid w:val="00EB2E06"/>
    <w:rsid w:val="00EB37D3"/>
    <w:rsid w:val="00EB4349"/>
    <w:rsid w:val="00EB77C6"/>
    <w:rsid w:val="00EB7B97"/>
    <w:rsid w:val="00EB7C50"/>
    <w:rsid w:val="00EC05BB"/>
    <w:rsid w:val="00EC1744"/>
    <w:rsid w:val="00EC1943"/>
    <w:rsid w:val="00ED49F8"/>
    <w:rsid w:val="00ED623B"/>
    <w:rsid w:val="00EE21DE"/>
    <w:rsid w:val="00EE5B88"/>
    <w:rsid w:val="00EF0CE3"/>
    <w:rsid w:val="00EF1621"/>
    <w:rsid w:val="00EF285B"/>
    <w:rsid w:val="00EF2E55"/>
    <w:rsid w:val="00EF3AC6"/>
    <w:rsid w:val="00F01D6C"/>
    <w:rsid w:val="00F01F3B"/>
    <w:rsid w:val="00F04D65"/>
    <w:rsid w:val="00F061F1"/>
    <w:rsid w:val="00F10545"/>
    <w:rsid w:val="00F107EB"/>
    <w:rsid w:val="00F21364"/>
    <w:rsid w:val="00F22187"/>
    <w:rsid w:val="00F224B0"/>
    <w:rsid w:val="00F24560"/>
    <w:rsid w:val="00F277DC"/>
    <w:rsid w:val="00F3030B"/>
    <w:rsid w:val="00F34605"/>
    <w:rsid w:val="00F3673F"/>
    <w:rsid w:val="00F44B0B"/>
    <w:rsid w:val="00F52C70"/>
    <w:rsid w:val="00F62C98"/>
    <w:rsid w:val="00F74169"/>
    <w:rsid w:val="00F86761"/>
    <w:rsid w:val="00F92A69"/>
    <w:rsid w:val="00FA0869"/>
    <w:rsid w:val="00FA23A2"/>
    <w:rsid w:val="00FA7396"/>
    <w:rsid w:val="00FB71BB"/>
    <w:rsid w:val="00FB7819"/>
    <w:rsid w:val="00FC1405"/>
    <w:rsid w:val="00FD031E"/>
    <w:rsid w:val="00FD3E47"/>
    <w:rsid w:val="00FD4240"/>
    <w:rsid w:val="00FE55D6"/>
    <w:rsid w:val="00FE55FF"/>
    <w:rsid w:val="00FE7255"/>
    <w:rsid w:val="00FE73DF"/>
    <w:rsid w:val="00FE78F7"/>
    <w:rsid w:val="00FF42CA"/>
    <w:rsid w:val="00FF5563"/>
    <w:rsid w:val="00FF7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BF04F0"/>
  <w15:docId w15:val="{22B401C9-95FD-49EF-93E7-069EFE13B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0846"/>
    <w:pPr>
      <w:spacing w:after="200" w:line="276" w:lineRule="auto"/>
    </w:pPr>
    <w:rPr>
      <w:sz w:val="22"/>
      <w:szCs w:val="22"/>
    </w:rPr>
  </w:style>
  <w:style w:type="paragraph" w:styleId="Heading1">
    <w:name w:val="heading 1"/>
    <w:basedOn w:val="Normal"/>
    <w:next w:val="Normal"/>
    <w:link w:val="Heading1Char"/>
    <w:uiPriority w:val="9"/>
    <w:qFormat/>
    <w:rsid w:val="00ED49F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ED49F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ED49F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ED49F8"/>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ED49F8"/>
    <w:pPr>
      <w:keepNext/>
      <w:keepLines/>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ED49F8"/>
    <w:pPr>
      <w:keepNext/>
      <w:keepLines/>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ED49F8"/>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ED49F8"/>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ED49F8"/>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B7823"/>
    <w:rPr>
      <w:color w:val="0000FF"/>
      <w:u w:val="single"/>
    </w:rPr>
  </w:style>
  <w:style w:type="character" w:customStyle="1" w:styleId="Heading1Char">
    <w:name w:val="Heading 1 Char"/>
    <w:basedOn w:val="DefaultParagraphFont"/>
    <w:link w:val="Heading1"/>
    <w:uiPriority w:val="9"/>
    <w:rsid w:val="00ED49F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D49F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ED49F8"/>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ED49F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ED49F8"/>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ED49F8"/>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ED49F8"/>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ED49F8"/>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D49F8"/>
    <w:rPr>
      <w:rFonts w:ascii="Cambria" w:eastAsia="Times New Roman" w:hAnsi="Cambria" w:cs="Times New Roman"/>
      <w:i/>
      <w:iCs/>
      <w:color w:val="404040"/>
      <w:sz w:val="20"/>
      <w:szCs w:val="20"/>
    </w:rPr>
  </w:style>
  <w:style w:type="paragraph" w:styleId="Caption">
    <w:name w:val="caption"/>
    <w:basedOn w:val="Normal"/>
    <w:next w:val="Normal"/>
    <w:uiPriority w:val="35"/>
    <w:semiHidden/>
    <w:unhideWhenUsed/>
    <w:qFormat/>
    <w:rsid w:val="00ED49F8"/>
    <w:pPr>
      <w:spacing w:line="240" w:lineRule="auto"/>
    </w:pPr>
    <w:rPr>
      <w:b/>
      <w:bCs/>
      <w:color w:val="4F81BD"/>
      <w:sz w:val="18"/>
      <w:szCs w:val="18"/>
    </w:rPr>
  </w:style>
  <w:style w:type="paragraph" w:styleId="Title">
    <w:name w:val="Title"/>
    <w:basedOn w:val="Normal"/>
    <w:next w:val="Normal"/>
    <w:link w:val="TitleChar"/>
    <w:uiPriority w:val="10"/>
    <w:qFormat/>
    <w:rsid w:val="00ED49F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ED49F8"/>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qFormat/>
    <w:rsid w:val="00ED49F8"/>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ED49F8"/>
    <w:rPr>
      <w:rFonts w:ascii="Cambria" w:eastAsia="Times New Roman" w:hAnsi="Cambria" w:cs="Times New Roman"/>
      <w:i/>
      <w:iCs/>
      <w:color w:val="4F81BD"/>
      <w:spacing w:val="15"/>
      <w:sz w:val="24"/>
      <w:szCs w:val="24"/>
    </w:rPr>
  </w:style>
  <w:style w:type="character" w:styleId="Strong">
    <w:name w:val="Strong"/>
    <w:basedOn w:val="DefaultParagraphFont"/>
    <w:uiPriority w:val="22"/>
    <w:qFormat/>
    <w:rsid w:val="00ED49F8"/>
    <w:rPr>
      <w:b/>
      <w:bCs/>
    </w:rPr>
  </w:style>
  <w:style w:type="character" w:styleId="Emphasis">
    <w:name w:val="Emphasis"/>
    <w:basedOn w:val="DefaultParagraphFont"/>
    <w:uiPriority w:val="20"/>
    <w:qFormat/>
    <w:rsid w:val="00ED49F8"/>
    <w:rPr>
      <w:i/>
      <w:iCs/>
    </w:rPr>
  </w:style>
  <w:style w:type="paragraph" w:styleId="NoSpacing">
    <w:name w:val="No Spacing"/>
    <w:link w:val="NoSpacingChar"/>
    <w:uiPriority w:val="1"/>
    <w:qFormat/>
    <w:rsid w:val="00ED49F8"/>
    <w:rPr>
      <w:sz w:val="22"/>
      <w:szCs w:val="22"/>
    </w:rPr>
  </w:style>
  <w:style w:type="paragraph" w:styleId="ListParagraph">
    <w:name w:val="List Paragraph"/>
    <w:basedOn w:val="Normal"/>
    <w:uiPriority w:val="34"/>
    <w:qFormat/>
    <w:rsid w:val="00ED49F8"/>
    <w:pPr>
      <w:ind w:left="720"/>
      <w:contextualSpacing/>
    </w:pPr>
  </w:style>
  <w:style w:type="paragraph" w:styleId="Quote">
    <w:name w:val="Quote"/>
    <w:basedOn w:val="Normal"/>
    <w:next w:val="Normal"/>
    <w:link w:val="QuoteChar"/>
    <w:uiPriority w:val="29"/>
    <w:qFormat/>
    <w:rsid w:val="00ED49F8"/>
    <w:rPr>
      <w:i/>
      <w:iCs/>
      <w:color w:val="000000"/>
    </w:rPr>
  </w:style>
  <w:style w:type="character" w:customStyle="1" w:styleId="QuoteChar">
    <w:name w:val="Quote Char"/>
    <w:basedOn w:val="DefaultParagraphFont"/>
    <w:link w:val="Quote"/>
    <w:uiPriority w:val="29"/>
    <w:rsid w:val="00ED49F8"/>
    <w:rPr>
      <w:i/>
      <w:iCs/>
      <w:color w:val="000000"/>
    </w:rPr>
  </w:style>
  <w:style w:type="paragraph" w:styleId="IntenseQuote">
    <w:name w:val="Intense Quote"/>
    <w:basedOn w:val="Normal"/>
    <w:next w:val="Normal"/>
    <w:link w:val="IntenseQuoteChar"/>
    <w:uiPriority w:val="30"/>
    <w:qFormat/>
    <w:rsid w:val="00ED49F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D49F8"/>
    <w:rPr>
      <w:b/>
      <w:bCs/>
      <w:i/>
      <w:iCs/>
      <w:color w:val="4F81BD"/>
    </w:rPr>
  </w:style>
  <w:style w:type="character" w:styleId="SubtleEmphasis">
    <w:name w:val="Subtle Emphasis"/>
    <w:basedOn w:val="DefaultParagraphFont"/>
    <w:uiPriority w:val="19"/>
    <w:qFormat/>
    <w:rsid w:val="00ED49F8"/>
    <w:rPr>
      <w:i/>
      <w:iCs/>
      <w:color w:val="808080"/>
    </w:rPr>
  </w:style>
  <w:style w:type="character" w:styleId="IntenseEmphasis">
    <w:name w:val="Intense Emphasis"/>
    <w:basedOn w:val="DefaultParagraphFont"/>
    <w:uiPriority w:val="21"/>
    <w:qFormat/>
    <w:rsid w:val="00ED49F8"/>
    <w:rPr>
      <w:b/>
      <w:bCs/>
      <w:i/>
      <w:iCs/>
      <w:color w:val="4F81BD"/>
    </w:rPr>
  </w:style>
  <w:style w:type="character" w:styleId="SubtleReference">
    <w:name w:val="Subtle Reference"/>
    <w:basedOn w:val="DefaultParagraphFont"/>
    <w:uiPriority w:val="31"/>
    <w:qFormat/>
    <w:rsid w:val="00ED49F8"/>
    <w:rPr>
      <w:smallCaps/>
      <w:color w:val="C0504D"/>
      <w:u w:val="single"/>
    </w:rPr>
  </w:style>
  <w:style w:type="character" w:styleId="IntenseReference">
    <w:name w:val="Intense Reference"/>
    <w:basedOn w:val="DefaultParagraphFont"/>
    <w:uiPriority w:val="32"/>
    <w:qFormat/>
    <w:rsid w:val="00ED49F8"/>
    <w:rPr>
      <w:b/>
      <w:bCs/>
      <w:smallCaps/>
      <w:color w:val="C0504D"/>
      <w:spacing w:val="5"/>
      <w:u w:val="single"/>
    </w:rPr>
  </w:style>
  <w:style w:type="character" w:styleId="BookTitle">
    <w:name w:val="Book Title"/>
    <w:basedOn w:val="DefaultParagraphFont"/>
    <w:uiPriority w:val="33"/>
    <w:qFormat/>
    <w:rsid w:val="00ED49F8"/>
    <w:rPr>
      <w:b/>
      <w:bCs/>
      <w:smallCaps/>
      <w:spacing w:val="5"/>
    </w:rPr>
  </w:style>
  <w:style w:type="paragraph" w:styleId="TOCHeading">
    <w:name w:val="TOC Heading"/>
    <w:basedOn w:val="Heading1"/>
    <w:next w:val="Normal"/>
    <w:uiPriority w:val="39"/>
    <w:unhideWhenUsed/>
    <w:qFormat/>
    <w:rsid w:val="00ED49F8"/>
    <w:pPr>
      <w:outlineLvl w:val="9"/>
    </w:pPr>
  </w:style>
  <w:style w:type="paragraph" w:styleId="Header">
    <w:name w:val="header"/>
    <w:basedOn w:val="Normal"/>
    <w:link w:val="HeaderChar"/>
    <w:rsid w:val="007A5164"/>
    <w:pPr>
      <w:tabs>
        <w:tab w:val="center" w:pos="4680"/>
        <w:tab w:val="right" w:pos="9360"/>
      </w:tabs>
    </w:pPr>
  </w:style>
  <w:style w:type="character" w:customStyle="1" w:styleId="HeaderChar">
    <w:name w:val="Header Char"/>
    <w:basedOn w:val="DefaultParagraphFont"/>
    <w:link w:val="Header"/>
    <w:rsid w:val="007A5164"/>
  </w:style>
  <w:style w:type="paragraph" w:styleId="Footer">
    <w:name w:val="footer"/>
    <w:basedOn w:val="Normal"/>
    <w:link w:val="FooterChar"/>
    <w:uiPriority w:val="99"/>
    <w:rsid w:val="007A5164"/>
    <w:pPr>
      <w:tabs>
        <w:tab w:val="center" w:pos="4680"/>
        <w:tab w:val="right" w:pos="9360"/>
      </w:tabs>
    </w:pPr>
  </w:style>
  <w:style w:type="character" w:customStyle="1" w:styleId="FooterChar">
    <w:name w:val="Footer Char"/>
    <w:basedOn w:val="DefaultParagraphFont"/>
    <w:link w:val="Footer"/>
    <w:uiPriority w:val="99"/>
    <w:rsid w:val="007A5164"/>
  </w:style>
  <w:style w:type="paragraph" w:styleId="TOC1">
    <w:name w:val="toc 1"/>
    <w:basedOn w:val="Normal"/>
    <w:next w:val="Normal"/>
    <w:autoRedefine/>
    <w:uiPriority w:val="39"/>
    <w:rsid w:val="00AD6974"/>
  </w:style>
  <w:style w:type="paragraph" w:styleId="TOC2">
    <w:name w:val="toc 2"/>
    <w:basedOn w:val="Normal"/>
    <w:next w:val="Normal"/>
    <w:autoRedefine/>
    <w:uiPriority w:val="39"/>
    <w:rsid w:val="00AD6974"/>
    <w:pPr>
      <w:ind w:left="220"/>
    </w:pPr>
  </w:style>
  <w:style w:type="paragraph" w:styleId="BalloonText">
    <w:name w:val="Balloon Text"/>
    <w:basedOn w:val="Normal"/>
    <w:link w:val="BalloonTextChar"/>
    <w:rsid w:val="00FF7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F7CE3"/>
    <w:rPr>
      <w:rFonts w:ascii="Tahoma" w:hAnsi="Tahoma" w:cs="Tahoma"/>
      <w:sz w:val="16"/>
      <w:szCs w:val="16"/>
    </w:rPr>
  </w:style>
  <w:style w:type="character" w:styleId="PlaceholderText">
    <w:name w:val="Placeholder Text"/>
    <w:basedOn w:val="DefaultParagraphFont"/>
    <w:uiPriority w:val="99"/>
    <w:semiHidden/>
    <w:rsid w:val="00E61A86"/>
    <w:rPr>
      <w:color w:val="808080"/>
    </w:rPr>
  </w:style>
  <w:style w:type="table" w:styleId="TableGrid">
    <w:name w:val="Table Grid"/>
    <w:basedOn w:val="TableNormal"/>
    <w:rsid w:val="00EB7B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EB7B97"/>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CommentReference">
    <w:name w:val="annotation reference"/>
    <w:basedOn w:val="DefaultParagraphFont"/>
    <w:rsid w:val="00EC05BB"/>
    <w:rPr>
      <w:sz w:val="16"/>
      <w:szCs w:val="16"/>
    </w:rPr>
  </w:style>
  <w:style w:type="paragraph" w:styleId="CommentText">
    <w:name w:val="annotation text"/>
    <w:basedOn w:val="Normal"/>
    <w:link w:val="CommentTextChar"/>
    <w:rsid w:val="00EC05BB"/>
    <w:pPr>
      <w:spacing w:line="240" w:lineRule="auto"/>
    </w:pPr>
    <w:rPr>
      <w:sz w:val="20"/>
      <w:szCs w:val="20"/>
    </w:rPr>
  </w:style>
  <w:style w:type="character" w:customStyle="1" w:styleId="CommentTextChar">
    <w:name w:val="Comment Text Char"/>
    <w:basedOn w:val="DefaultParagraphFont"/>
    <w:link w:val="CommentText"/>
    <w:rsid w:val="00EC05BB"/>
  </w:style>
  <w:style w:type="paragraph" w:styleId="CommentSubject">
    <w:name w:val="annotation subject"/>
    <w:basedOn w:val="CommentText"/>
    <w:next w:val="CommentText"/>
    <w:link w:val="CommentSubjectChar"/>
    <w:rsid w:val="00EC05BB"/>
    <w:rPr>
      <w:b/>
      <w:bCs/>
    </w:rPr>
  </w:style>
  <w:style w:type="character" w:customStyle="1" w:styleId="CommentSubjectChar">
    <w:name w:val="Comment Subject Char"/>
    <w:basedOn w:val="CommentTextChar"/>
    <w:link w:val="CommentSubject"/>
    <w:rsid w:val="00EC05BB"/>
    <w:rPr>
      <w:b/>
      <w:bCs/>
    </w:rPr>
  </w:style>
  <w:style w:type="table" w:styleId="MediumShading1-Accent1">
    <w:name w:val="Medium Shading 1 Accent 1"/>
    <w:basedOn w:val="TableNormal"/>
    <w:uiPriority w:val="63"/>
    <w:rsid w:val="002D1B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rsid w:val="005806C0"/>
    <w:pPr>
      <w:spacing w:after="0"/>
      <w:jc w:val="center"/>
    </w:pPr>
    <w:rPr>
      <w:noProof/>
    </w:rPr>
  </w:style>
  <w:style w:type="character" w:customStyle="1" w:styleId="NoSpacingChar">
    <w:name w:val="No Spacing Char"/>
    <w:basedOn w:val="DefaultParagraphFont"/>
    <w:link w:val="NoSpacing"/>
    <w:uiPriority w:val="1"/>
    <w:rsid w:val="005806C0"/>
    <w:rPr>
      <w:sz w:val="22"/>
      <w:szCs w:val="22"/>
    </w:rPr>
  </w:style>
  <w:style w:type="character" w:customStyle="1" w:styleId="EndNoteBibliographyTitleChar">
    <w:name w:val="EndNote Bibliography Title Char"/>
    <w:basedOn w:val="NoSpacingChar"/>
    <w:link w:val="EndNoteBibliographyTitle"/>
    <w:rsid w:val="005806C0"/>
    <w:rPr>
      <w:noProof/>
      <w:sz w:val="22"/>
      <w:szCs w:val="22"/>
    </w:rPr>
  </w:style>
  <w:style w:type="paragraph" w:customStyle="1" w:styleId="EndNoteBibliography">
    <w:name w:val="EndNote Bibliography"/>
    <w:basedOn w:val="Normal"/>
    <w:link w:val="EndNoteBibliographyChar"/>
    <w:rsid w:val="005806C0"/>
    <w:pPr>
      <w:spacing w:line="240" w:lineRule="auto"/>
    </w:pPr>
    <w:rPr>
      <w:noProof/>
    </w:rPr>
  </w:style>
  <w:style w:type="character" w:customStyle="1" w:styleId="EndNoteBibliographyChar">
    <w:name w:val="EndNote Bibliography Char"/>
    <w:basedOn w:val="NoSpacingChar"/>
    <w:link w:val="EndNoteBibliography"/>
    <w:rsid w:val="005806C0"/>
    <w:rPr>
      <w:noProof/>
      <w:sz w:val="22"/>
      <w:szCs w:val="22"/>
    </w:rPr>
  </w:style>
  <w:style w:type="character" w:styleId="FollowedHyperlink">
    <w:name w:val="FollowedHyperlink"/>
    <w:basedOn w:val="DefaultParagraphFont"/>
    <w:rsid w:val="00FC1405"/>
    <w:rPr>
      <w:color w:val="800080" w:themeColor="followedHyperlink"/>
      <w:u w:val="single"/>
    </w:rPr>
  </w:style>
  <w:style w:type="paragraph" w:customStyle="1" w:styleId="CodeBlock">
    <w:name w:val="Code Block"/>
    <w:basedOn w:val="Normal"/>
    <w:link w:val="CodeBlockChar"/>
    <w:qFormat/>
    <w:rsid w:val="00A877A4"/>
    <w:pPr>
      <w:pBdr>
        <w:top w:val="single" w:sz="4" w:space="1" w:color="auto"/>
        <w:left w:val="single" w:sz="4" w:space="0" w:color="auto"/>
        <w:bottom w:val="single" w:sz="4" w:space="1" w:color="auto"/>
        <w:right w:val="single" w:sz="4" w:space="0" w:color="auto"/>
      </w:pBdr>
      <w:spacing w:before="120" w:after="120" w:line="240" w:lineRule="auto"/>
      <w:contextualSpacing/>
    </w:pPr>
    <w:rPr>
      <w:rFonts w:ascii="Consolas" w:eastAsia="Arial Unicode MS" w:hAnsi="Consolas" w:cs="Arial Unicode MS"/>
      <w:color w:val="948A54" w:themeColor="background2" w:themeShade="80"/>
      <w:szCs w:val="20"/>
    </w:rPr>
  </w:style>
  <w:style w:type="paragraph" w:customStyle="1" w:styleId="subheading">
    <w:name w:val="subheading"/>
    <w:basedOn w:val="NoSpacing"/>
    <w:link w:val="subheadingChar"/>
    <w:rsid w:val="00A632A9"/>
    <w:rPr>
      <w:rFonts w:asciiTheme="majorHAnsi" w:hAnsiTheme="majorHAnsi"/>
      <w:b/>
      <w:color w:val="4F81BD" w:themeColor="accent1"/>
      <w:sz w:val="24"/>
      <w:u w:val="single"/>
    </w:rPr>
  </w:style>
  <w:style w:type="character" w:customStyle="1" w:styleId="CodeBlockChar">
    <w:name w:val="Code Block Char"/>
    <w:basedOn w:val="DefaultParagraphFont"/>
    <w:link w:val="CodeBlock"/>
    <w:rsid w:val="00A877A4"/>
    <w:rPr>
      <w:rFonts w:ascii="Consolas" w:eastAsia="Arial Unicode MS" w:hAnsi="Consolas" w:cs="Arial Unicode MS"/>
      <w:color w:val="948A54" w:themeColor="background2" w:themeShade="80"/>
      <w:sz w:val="22"/>
    </w:rPr>
  </w:style>
  <w:style w:type="paragraph" w:customStyle="1" w:styleId="subhead">
    <w:name w:val="subhead"/>
    <w:basedOn w:val="Normal"/>
    <w:next w:val="Normal"/>
    <w:link w:val="subheadChar"/>
    <w:qFormat/>
    <w:rsid w:val="00B90C26"/>
    <w:pPr>
      <w:spacing w:before="240" w:after="0"/>
    </w:pPr>
    <w:rPr>
      <w:rFonts w:asciiTheme="majorHAnsi" w:hAnsiTheme="majorHAnsi"/>
      <w:b/>
      <w:color w:val="4F81BD" w:themeColor="accent1"/>
      <w:sz w:val="24"/>
      <w:u w:val="single"/>
    </w:rPr>
  </w:style>
  <w:style w:type="character" w:customStyle="1" w:styleId="subheadingChar">
    <w:name w:val="subheading Char"/>
    <w:basedOn w:val="NoSpacingChar"/>
    <w:link w:val="subheading"/>
    <w:rsid w:val="00A632A9"/>
    <w:rPr>
      <w:rFonts w:asciiTheme="majorHAnsi" w:hAnsiTheme="majorHAnsi"/>
      <w:b/>
      <w:color w:val="4F81BD" w:themeColor="accent1"/>
      <w:sz w:val="24"/>
      <w:szCs w:val="22"/>
      <w:u w:val="single"/>
    </w:rPr>
  </w:style>
  <w:style w:type="character" w:customStyle="1" w:styleId="subheadChar">
    <w:name w:val="subhead Char"/>
    <w:basedOn w:val="Heading2Char"/>
    <w:link w:val="subhead"/>
    <w:rsid w:val="00B90C26"/>
    <w:rPr>
      <w:rFonts w:asciiTheme="majorHAnsi" w:eastAsia="Times New Roman" w:hAnsiTheme="majorHAnsi" w:cs="Times New Roman"/>
      <w:b/>
      <w:bCs w:val="0"/>
      <w:color w:val="4F81BD" w:themeColor="accent1"/>
      <w:sz w:val="24"/>
      <w:szCs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0am.model@gmail.co" TargetMode="External"/><Relationship Id="rId13" Type="http://schemas.openxmlformats.org/officeDocument/2006/relationships/hyperlink" Target="http://mcm.leeds.ac.uk/MC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0AMusers@googlegroups.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homepage.uibk.ac.at/~c70710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0am.model@gmail.com" TargetMode="External"/><Relationship Id="rId5" Type="http://schemas.openxmlformats.org/officeDocument/2006/relationships/webSettings" Target="webSettings.xml"/><Relationship Id="rId15" Type="http://schemas.openxmlformats.org/officeDocument/2006/relationships/hyperlink" Target="https://www.atmos.washington.edu/~thornton/washington-aerosol-module" TargetMode="External"/><Relationship Id="rId10" Type="http://schemas.openxmlformats.org/officeDocument/2006/relationships/hyperlink" Target="mailto:f0am.model@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cmg.seas.harvard.edu/people/faculty/djj/book/" TargetMode="External"/><Relationship Id="rId14" Type="http://schemas.openxmlformats.org/officeDocument/2006/relationships/hyperlink" Target="https://en.wikipedia.org/wiki/U.S._Standard_Atmosphe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374804-B52C-42C1-8913-2F2F2E81C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85</TotalTime>
  <Pages>1</Pages>
  <Words>7698</Words>
  <Characters>43885</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51481</CharactersWithSpaces>
  <SharedDoc>false</SharedDoc>
  <HLinks>
    <vt:vector size="96" baseType="variant">
      <vt:variant>
        <vt:i4>7667761</vt:i4>
      </vt:variant>
      <vt:variant>
        <vt:i4>99</vt:i4>
      </vt:variant>
      <vt:variant>
        <vt:i4>0</vt:i4>
      </vt:variant>
      <vt:variant>
        <vt:i4>5</vt:i4>
      </vt:variant>
      <vt:variant>
        <vt:lpwstr>http://mcm.leeds.ac.uk/MCM/</vt:lpwstr>
      </vt:variant>
      <vt:variant>
        <vt:lpwstr/>
      </vt:variant>
      <vt:variant>
        <vt:i4>1703990</vt:i4>
      </vt:variant>
      <vt:variant>
        <vt:i4>83</vt:i4>
      </vt:variant>
      <vt:variant>
        <vt:i4>0</vt:i4>
      </vt:variant>
      <vt:variant>
        <vt:i4>5</vt:i4>
      </vt:variant>
      <vt:variant>
        <vt:lpwstr/>
      </vt:variant>
      <vt:variant>
        <vt:lpwstr>_Toc331364297</vt:lpwstr>
      </vt:variant>
      <vt:variant>
        <vt:i4>1703990</vt:i4>
      </vt:variant>
      <vt:variant>
        <vt:i4>77</vt:i4>
      </vt:variant>
      <vt:variant>
        <vt:i4>0</vt:i4>
      </vt:variant>
      <vt:variant>
        <vt:i4>5</vt:i4>
      </vt:variant>
      <vt:variant>
        <vt:lpwstr/>
      </vt:variant>
      <vt:variant>
        <vt:lpwstr>_Toc331364296</vt:lpwstr>
      </vt:variant>
      <vt:variant>
        <vt:i4>1703990</vt:i4>
      </vt:variant>
      <vt:variant>
        <vt:i4>71</vt:i4>
      </vt:variant>
      <vt:variant>
        <vt:i4>0</vt:i4>
      </vt:variant>
      <vt:variant>
        <vt:i4>5</vt:i4>
      </vt:variant>
      <vt:variant>
        <vt:lpwstr/>
      </vt:variant>
      <vt:variant>
        <vt:lpwstr>_Toc331364295</vt:lpwstr>
      </vt:variant>
      <vt:variant>
        <vt:i4>1703990</vt:i4>
      </vt:variant>
      <vt:variant>
        <vt:i4>65</vt:i4>
      </vt:variant>
      <vt:variant>
        <vt:i4>0</vt:i4>
      </vt:variant>
      <vt:variant>
        <vt:i4>5</vt:i4>
      </vt:variant>
      <vt:variant>
        <vt:lpwstr/>
      </vt:variant>
      <vt:variant>
        <vt:lpwstr>_Toc331364294</vt:lpwstr>
      </vt:variant>
      <vt:variant>
        <vt:i4>1703990</vt:i4>
      </vt:variant>
      <vt:variant>
        <vt:i4>59</vt:i4>
      </vt:variant>
      <vt:variant>
        <vt:i4>0</vt:i4>
      </vt:variant>
      <vt:variant>
        <vt:i4>5</vt:i4>
      </vt:variant>
      <vt:variant>
        <vt:lpwstr/>
      </vt:variant>
      <vt:variant>
        <vt:lpwstr>_Toc331364293</vt:lpwstr>
      </vt:variant>
      <vt:variant>
        <vt:i4>1703990</vt:i4>
      </vt:variant>
      <vt:variant>
        <vt:i4>53</vt:i4>
      </vt:variant>
      <vt:variant>
        <vt:i4>0</vt:i4>
      </vt:variant>
      <vt:variant>
        <vt:i4>5</vt:i4>
      </vt:variant>
      <vt:variant>
        <vt:lpwstr/>
      </vt:variant>
      <vt:variant>
        <vt:lpwstr>_Toc331364292</vt:lpwstr>
      </vt:variant>
      <vt:variant>
        <vt:i4>1703990</vt:i4>
      </vt:variant>
      <vt:variant>
        <vt:i4>47</vt:i4>
      </vt:variant>
      <vt:variant>
        <vt:i4>0</vt:i4>
      </vt:variant>
      <vt:variant>
        <vt:i4>5</vt:i4>
      </vt:variant>
      <vt:variant>
        <vt:lpwstr/>
      </vt:variant>
      <vt:variant>
        <vt:lpwstr>_Toc331364291</vt:lpwstr>
      </vt:variant>
      <vt:variant>
        <vt:i4>1703990</vt:i4>
      </vt:variant>
      <vt:variant>
        <vt:i4>41</vt:i4>
      </vt:variant>
      <vt:variant>
        <vt:i4>0</vt:i4>
      </vt:variant>
      <vt:variant>
        <vt:i4>5</vt:i4>
      </vt:variant>
      <vt:variant>
        <vt:lpwstr/>
      </vt:variant>
      <vt:variant>
        <vt:lpwstr>_Toc331364290</vt:lpwstr>
      </vt:variant>
      <vt:variant>
        <vt:i4>1769526</vt:i4>
      </vt:variant>
      <vt:variant>
        <vt:i4>35</vt:i4>
      </vt:variant>
      <vt:variant>
        <vt:i4>0</vt:i4>
      </vt:variant>
      <vt:variant>
        <vt:i4>5</vt:i4>
      </vt:variant>
      <vt:variant>
        <vt:lpwstr/>
      </vt:variant>
      <vt:variant>
        <vt:lpwstr>_Toc331364289</vt:lpwstr>
      </vt:variant>
      <vt:variant>
        <vt:i4>1769526</vt:i4>
      </vt:variant>
      <vt:variant>
        <vt:i4>29</vt:i4>
      </vt:variant>
      <vt:variant>
        <vt:i4>0</vt:i4>
      </vt:variant>
      <vt:variant>
        <vt:i4>5</vt:i4>
      </vt:variant>
      <vt:variant>
        <vt:lpwstr/>
      </vt:variant>
      <vt:variant>
        <vt:lpwstr>_Toc331364288</vt:lpwstr>
      </vt:variant>
      <vt:variant>
        <vt:i4>1769526</vt:i4>
      </vt:variant>
      <vt:variant>
        <vt:i4>23</vt:i4>
      </vt:variant>
      <vt:variant>
        <vt:i4>0</vt:i4>
      </vt:variant>
      <vt:variant>
        <vt:i4>5</vt:i4>
      </vt:variant>
      <vt:variant>
        <vt:lpwstr/>
      </vt:variant>
      <vt:variant>
        <vt:lpwstr>_Toc331364287</vt:lpwstr>
      </vt:variant>
      <vt:variant>
        <vt:i4>1769526</vt:i4>
      </vt:variant>
      <vt:variant>
        <vt:i4>17</vt:i4>
      </vt:variant>
      <vt:variant>
        <vt:i4>0</vt:i4>
      </vt:variant>
      <vt:variant>
        <vt:i4>5</vt:i4>
      </vt:variant>
      <vt:variant>
        <vt:lpwstr/>
      </vt:variant>
      <vt:variant>
        <vt:lpwstr>_Toc331364286</vt:lpwstr>
      </vt:variant>
      <vt:variant>
        <vt:i4>1769526</vt:i4>
      </vt:variant>
      <vt:variant>
        <vt:i4>11</vt:i4>
      </vt:variant>
      <vt:variant>
        <vt:i4>0</vt:i4>
      </vt:variant>
      <vt:variant>
        <vt:i4>5</vt:i4>
      </vt:variant>
      <vt:variant>
        <vt:lpwstr/>
      </vt:variant>
      <vt:variant>
        <vt:lpwstr>_Toc331364285</vt:lpwstr>
      </vt:variant>
      <vt:variant>
        <vt:i4>1769526</vt:i4>
      </vt:variant>
      <vt:variant>
        <vt:i4>5</vt:i4>
      </vt:variant>
      <vt:variant>
        <vt:i4>0</vt:i4>
      </vt:variant>
      <vt:variant>
        <vt:i4>5</vt:i4>
      </vt:variant>
      <vt:variant>
        <vt:lpwstr/>
      </vt:variant>
      <vt:variant>
        <vt:lpwstr>_Toc331364284</vt:lpwstr>
      </vt:variant>
      <vt:variant>
        <vt:i4>6946826</vt:i4>
      </vt:variant>
      <vt:variant>
        <vt:i4>0</vt:i4>
      </vt:variant>
      <vt:variant>
        <vt:i4>0</vt:i4>
      </vt:variant>
      <vt:variant>
        <vt:i4>5</vt:i4>
      </vt:variant>
      <vt:variant>
        <vt:lpwstr>mailto:thornton@atmos.uw.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lenn</dc:creator>
  <cp:lastModifiedBy>Wolfe, Glenn M. (GSFC-614.0)[UNIVERSITY OF MARYLAND BALTIMORE COUNTY]</cp:lastModifiedBy>
  <cp:revision>120</cp:revision>
  <cp:lastPrinted>2019-04-11T14:28:00Z</cp:lastPrinted>
  <dcterms:created xsi:type="dcterms:W3CDTF">2012-08-01T21:40:00Z</dcterms:created>
  <dcterms:modified xsi:type="dcterms:W3CDTF">2019-04-11T14:28:00Z</dcterms:modified>
</cp:coreProperties>
</file>